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OLE_LINK1" w:displacedByCustomXml="next"/>
    <w:bookmarkStart w:id="1" w:name="OLE_LINK2" w:displacedByCustomXml="next"/>
    <w:bookmarkStart w:id="2" w:name="OLE_LINK3" w:displacedByCustomXml="next"/>
    <w:sdt>
      <w:sdtPr>
        <w:id w:val="2147385707"/>
        <w:docPartObj>
          <w:docPartGallery w:val="Cover Pages"/>
          <w:docPartUnique/>
        </w:docPartObj>
      </w:sdtPr>
      <w:sdtEndPr/>
      <w:sdtContent>
        <w:p w14:paraId="7B3D822D" w14:textId="77777777"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60800" behindDoc="1" locked="0" layoutInCell="1" allowOverlap="1" wp14:anchorId="5038CBC2" wp14:editId="2DEDBBCD">
                <wp:simplePos x="0" y="0"/>
                <wp:positionH relativeFrom="column">
                  <wp:posOffset>3327800</wp:posOffset>
                </wp:positionH>
                <wp:positionV relativeFrom="paragraph">
                  <wp:posOffset>13970</wp:posOffset>
                </wp:positionV>
                <wp:extent cx="2707240" cy="11811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90D6D98" w:rsidR="00A11145" w:rsidRPr="00E3178C" w:rsidRDefault="00A11145" w:rsidP="00A11145">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Saed Murad (</w:t>
                </w:r>
                <w:r w:rsidRPr="00A11145">
                  <w:rPr>
                    <w:rFonts w:ascii="Arial" w:hAnsi="Arial" w:cs="Arial"/>
                    <w:highlight w:val="yellow"/>
                  </w:rPr>
                  <w:t>confirm spelling</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id w:val="-921948655"/>
            <w:docPartObj>
              <w:docPartGallery w:val="Table of Contents"/>
              <w:docPartUnique/>
            </w:docPartObj>
          </w:sdtPr>
          <w:sdtEndPr>
            <w:rPr>
              <w:rFonts w:asciiTheme="minorHAnsi" w:eastAsiaTheme="minorHAnsi" w:hAnsiTheme="minorHAnsi" w:cstheme="minorBidi"/>
              <w:noProof/>
              <w:color w:val="auto"/>
              <w:sz w:val="22"/>
              <w:szCs w:val="22"/>
              <w:lang w:val="en-GB"/>
            </w:rPr>
          </w:sdtEndPr>
          <w:sdtContent>
            <w:p w14:paraId="064220F2" w14:textId="0F3E4FC2" w:rsidR="00F40AFE" w:rsidRDefault="00F40AFE">
              <w:pPr>
                <w:pStyle w:val="TOCHeading"/>
              </w:pPr>
              <w:r>
                <w:t>Table of Contents</w:t>
              </w:r>
            </w:p>
            <w:p w14:paraId="3BC700DE" w14:textId="77777777" w:rsidR="00F40AFE"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440077" w:history="1">
                <w:r w:rsidRPr="00BF2E0E">
                  <w:rPr>
                    <w:rStyle w:val="Hyperlink"/>
                    <w:noProof/>
                  </w:rPr>
                  <w:t>Introduction</w:t>
                </w:r>
                <w:r>
                  <w:rPr>
                    <w:noProof/>
                    <w:webHidden/>
                  </w:rPr>
                  <w:tab/>
                </w:r>
                <w:r>
                  <w:rPr>
                    <w:noProof/>
                    <w:webHidden/>
                  </w:rPr>
                  <w:fldChar w:fldCharType="begin"/>
                </w:r>
                <w:r>
                  <w:rPr>
                    <w:noProof/>
                    <w:webHidden/>
                  </w:rPr>
                  <w:instrText xml:space="preserve"> PAGEREF _Toc404440077 \h </w:instrText>
                </w:r>
                <w:r>
                  <w:rPr>
                    <w:noProof/>
                    <w:webHidden/>
                  </w:rPr>
                </w:r>
                <w:r>
                  <w:rPr>
                    <w:noProof/>
                    <w:webHidden/>
                  </w:rPr>
                  <w:fldChar w:fldCharType="separate"/>
                </w:r>
                <w:r>
                  <w:rPr>
                    <w:noProof/>
                    <w:webHidden/>
                  </w:rPr>
                  <w:t>3</w:t>
                </w:r>
                <w:r>
                  <w:rPr>
                    <w:noProof/>
                    <w:webHidden/>
                  </w:rPr>
                  <w:fldChar w:fldCharType="end"/>
                </w:r>
              </w:hyperlink>
            </w:p>
            <w:p w14:paraId="5C790B61" w14:textId="77777777" w:rsidR="00F40AFE" w:rsidRDefault="00F40AFE" w:rsidP="00F40AFE">
              <w:pPr>
                <w:pStyle w:val="TOC2"/>
                <w:rPr>
                  <w:rFonts w:eastAsiaTheme="minorEastAsia"/>
                  <w:noProof/>
                  <w:lang w:eastAsia="en-GB"/>
                </w:rPr>
              </w:pPr>
              <w:hyperlink w:anchor="_Toc404440078" w:history="1">
                <w:r w:rsidRPr="00BF2E0E">
                  <w:rPr>
                    <w:rStyle w:val="Hyperlink"/>
                    <w:noProof/>
                  </w:rPr>
                  <w:t>Middlesex University</w:t>
                </w:r>
                <w:r>
                  <w:rPr>
                    <w:noProof/>
                    <w:webHidden/>
                  </w:rPr>
                  <w:tab/>
                </w:r>
                <w:r>
                  <w:rPr>
                    <w:noProof/>
                    <w:webHidden/>
                  </w:rPr>
                  <w:fldChar w:fldCharType="begin"/>
                </w:r>
                <w:r>
                  <w:rPr>
                    <w:noProof/>
                    <w:webHidden/>
                  </w:rPr>
                  <w:instrText xml:space="preserve"> PAGEREF _Toc404440078 \h </w:instrText>
                </w:r>
                <w:r>
                  <w:rPr>
                    <w:noProof/>
                    <w:webHidden/>
                  </w:rPr>
                </w:r>
                <w:r>
                  <w:rPr>
                    <w:noProof/>
                    <w:webHidden/>
                  </w:rPr>
                  <w:fldChar w:fldCharType="separate"/>
                </w:r>
                <w:r>
                  <w:rPr>
                    <w:noProof/>
                    <w:webHidden/>
                  </w:rPr>
                  <w:t>3</w:t>
                </w:r>
                <w:r>
                  <w:rPr>
                    <w:noProof/>
                    <w:webHidden/>
                  </w:rPr>
                  <w:fldChar w:fldCharType="end"/>
                </w:r>
              </w:hyperlink>
            </w:p>
            <w:p w14:paraId="2AB67410" w14:textId="77777777" w:rsidR="00F40AFE" w:rsidRDefault="00F40AFE" w:rsidP="00F40AFE">
              <w:pPr>
                <w:pStyle w:val="TOC2"/>
                <w:rPr>
                  <w:rFonts w:eastAsiaTheme="minorEastAsia"/>
                  <w:noProof/>
                  <w:lang w:eastAsia="en-GB"/>
                </w:rPr>
              </w:pPr>
              <w:hyperlink w:anchor="_Toc404440079" w:history="1">
                <w:r w:rsidRPr="00BF2E0E">
                  <w:rPr>
                    <w:rStyle w:val="Hyperlink"/>
                    <w:noProof/>
                  </w:rPr>
                  <w:t>Objectives, Values and Mission</w:t>
                </w:r>
                <w:r>
                  <w:rPr>
                    <w:noProof/>
                    <w:webHidden/>
                  </w:rPr>
                  <w:tab/>
                </w:r>
                <w:r>
                  <w:rPr>
                    <w:noProof/>
                    <w:webHidden/>
                  </w:rPr>
                  <w:fldChar w:fldCharType="begin"/>
                </w:r>
                <w:r>
                  <w:rPr>
                    <w:noProof/>
                    <w:webHidden/>
                  </w:rPr>
                  <w:instrText xml:space="preserve"> PAGEREF _Toc404440079 \h </w:instrText>
                </w:r>
                <w:r>
                  <w:rPr>
                    <w:noProof/>
                    <w:webHidden/>
                  </w:rPr>
                </w:r>
                <w:r>
                  <w:rPr>
                    <w:noProof/>
                    <w:webHidden/>
                  </w:rPr>
                  <w:fldChar w:fldCharType="separate"/>
                </w:r>
                <w:r>
                  <w:rPr>
                    <w:noProof/>
                    <w:webHidden/>
                  </w:rPr>
                  <w:t>3</w:t>
                </w:r>
                <w:r>
                  <w:rPr>
                    <w:noProof/>
                    <w:webHidden/>
                  </w:rPr>
                  <w:fldChar w:fldCharType="end"/>
                </w:r>
              </w:hyperlink>
            </w:p>
            <w:p w14:paraId="348F4BE6" w14:textId="77777777" w:rsidR="00F40AFE" w:rsidRDefault="00F40AFE" w:rsidP="00F40AFE">
              <w:pPr>
                <w:pStyle w:val="TOC2"/>
                <w:rPr>
                  <w:rFonts w:eastAsiaTheme="minorEastAsia"/>
                  <w:noProof/>
                  <w:lang w:eastAsia="en-GB"/>
                </w:rPr>
              </w:pPr>
              <w:hyperlink w:anchor="_Toc404440080" w:history="1">
                <w:r w:rsidRPr="00BF2E0E">
                  <w:rPr>
                    <w:rStyle w:val="Hyperlink"/>
                    <w:noProof/>
                  </w:rPr>
                  <w:t>Marketing Department</w:t>
                </w:r>
                <w:r>
                  <w:rPr>
                    <w:noProof/>
                    <w:webHidden/>
                  </w:rPr>
                  <w:tab/>
                </w:r>
                <w:r>
                  <w:rPr>
                    <w:noProof/>
                    <w:webHidden/>
                  </w:rPr>
                  <w:fldChar w:fldCharType="begin"/>
                </w:r>
                <w:r>
                  <w:rPr>
                    <w:noProof/>
                    <w:webHidden/>
                  </w:rPr>
                  <w:instrText xml:space="preserve"> PAGEREF _Toc404440080 \h </w:instrText>
                </w:r>
                <w:r>
                  <w:rPr>
                    <w:noProof/>
                    <w:webHidden/>
                  </w:rPr>
                </w:r>
                <w:r>
                  <w:rPr>
                    <w:noProof/>
                    <w:webHidden/>
                  </w:rPr>
                  <w:fldChar w:fldCharType="separate"/>
                </w:r>
                <w:r>
                  <w:rPr>
                    <w:noProof/>
                    <w:webHidden/>
                  </w:rPr>
                  <w:t>3</w:t>
                </w:r>
                <w:r>
                  <w:rPr>
                    <w:noProof/>
                    <w:webHidden/>
                  </w:rPr>
                  <w:fldChar w:fldCharType="end"/>
                </w:r>
              </w:hyperlink>
            </w:p>
            <w:p w14:paraId="785F9855" w14:textId="77777777" w:rsidR="00F40AFE" w:rsidRDefault="00F40AFE">
              <w:pPr>
                <w:pStyle w:val="TOC1"/>
                <w:tabs>
                  <w:tab w:val="right" w:leader="dot" w:pos="9016"/>
                </w:tabs>
                <w:rPr>
                  <w:rFonts w:eastAsiaTheme="minorEastAsia"/>
                  <w:b w:val="0"/>
                  <w:noProof/>
                  <w:sz w:val="22"/>
                  <w:szCs w:val="22"/>
                  <w:lang w:eastAsia="en-GB"/>
                </w:rPr>
              </w:pPr>
              <w:hyperlink w:anchor="_Toc404440081" w:history="1">
                <w:r w:rsidRPr="00BF2E0E">
                  <w:rPr>
                    <w:rStyle w:val="Hyperlink"/>
                    <w:noProof/>
                  </w:rPr>
                  <w:t>Analysis of Operational Systems and Data Sources (20 marks)</w:t>
                </w:r>
                <w:r>
                  <w:rPr>
                    <w:noProof/>
                    <w:webHidden/>
                  </w:rPr>
                  <w:tab/>
                </w:r>
                <w:r>
                  <w:rPr>
                    <w:noProof/>
                    <w:webHidden/>
                  </w:rPr>
                  <w:fldChar w:fldCharType="begin"/>
                </w:r>
                <w:r>
                  <w:rPr>
                    <w:noProof/>
                    <w:webHidden/>
                  </w:rPr>
                  <w:instrText xml:space="preserve"> PAGEREF _Toc404440081 \h </w:instrText>
                </w:r>
                <w:r>
                  <w:rPr>
                    <w:noProof/>
                    <w:webHidden/>
                  </w:rPr>
                </w:r>
                <w:r>
                  <w:rPr>
                    <w:noProof/>
                    <w:webHidden/>
                  </w:rPr>
                  <w:fldChar w:fldCharType="separate"/>
                </w:r>
                <w:r>
                  <w:rPr>
                    <w:noProof/>
                    <w:webHidden/>
                  </w:rPr>
                  <w:t>4</w:t>
                </w:r>
                <w:r>
                  <w:rPr>
                    <w:noProof/>
                    <w:webHidden/>
                  </w:rPr>
                  <w:fldChar w:fldCharType="end"/>
                </w:r>
              </w:hyperlink>
            </w:p>
            <w:p w14:paraId="0663F6A9" w14:textId="77777777" w:rsidR="00F40AFE" w:rsidRDefault="00F40AFE" w:rsidP="00F40AFE">
              <w:pPr>
                <w:pStyle w:val="TOC2"/>
                <w:rPr>
                  <w:rFonts w:eastAsiaTheme="minorEastAsia"/>
                  <w:noProof/>
                  <w:lang w:eastAsia="en-GB"/>
                </w:rPr>
              </w:pPr>
              <w:hyperlink w:anchor="_Toc404440082" w:history="1">
                <w:r w:rsidRPr="00BF2E0E">
                  <w:rPr>
                    <w:rStyle w:val="Hyperlink"/>
                    <w:noProof/>
                  </w:rPr>
                  <w:t>Entity Relationship Diagram description</w:t>
                </w:r>
                <w:r>
                  <w:rPr>
                    <w:noProof/>
                    <w:webHidden/>
                  </w:rPr>
                  <w:tab/>
                </w:r>
                <w:r>
                  <w:rPr>
                    <w:noProof/>
                    <w:webHidden/>
                  </w:rPr>
                  <w:fldChar w:fldCharType="begin"/>
                </w:r>
                <w:r>
                  <w:rPr>
                    <w:noProof/>
                    <w:webHidden/>
                  </w:rPr>
                  <w:instrText xml:space="preserve"> PAGEREF _Toc404440082 \h </w:instrText>
                </w:r>
                <w:r>
                  <w:rPr>
                    <w:noProof/>
                    <w:webHidden/>
                  </w:rPr>
                </w:r>
                <w:r>
                  <w:rPr>
                    <w:noProof/>
                    <w:webHidden/>
                  </w:rPr>
                  <w:fldChar w:fldCharType="separate"/>
                </w:r>
                <w:r>
                  <w:rPr>
                    <w:noProof/>
                    <w:webHidden/>
                  </w:rPr>
                  <w:t>4</w:t>
                </w:r>
                <w:r>
                  <w:rPr>
                    <w:noProof/>
                    <w:webHidden/>
                  </w:rPr>
                  <w:fldChar w:fldCharType="end"/>
                </w:r>
              </w:hyperlink>
            </w:p>
            <w:p w14:paraId="43FA5596" w14:textId="77777777" w:rsidR="00F40AFE" w:rsidRDefault="00F40AFE" w:rsidP="00F40AFE">
              <w:pPr>
                <w:pStyle w:val="TOC2"/>
                <w:rPr>
                  <w:rFonts w:eastAsiaTheme="minorEastAsia"/>
                  <w:noProof/>
                  <w:lang w:eastAsia="en-GB"/>
                </w:rPr>
              </w:pPr>
              <w:hyperlink w:anchor="_Toc404440083" w:history="1">
                <w:r w:rsidRPr="00BF2E0E">
                  <w:rPr>
                    <w:rStyle w:val="Hyperlink"/>
                    <w:noProof/>
                  </w:rPr>
                  <w:t>Advantages and Disadvantages to Using a Data Warehouse</w:t>
                </w:r>
                <w:r>
                  <w:rPr>
                    <w:noProof/>
                    <w:webHidden/>
                  </w:rPr>
                  <w:tab/>
                </w:r>
                <w:r>
                  <w:rPr>
                    <w:noProof/>
                    <w:webHidden/>
                  </w:rPr>
                  <w:fldChar w:fldCharType="begin"/>
                </w:r>
                <w:r>
                  <w:rPr>
                    <w:noProof/>
                    <w:webHidden/>
                  </w:rPr>
                  <w:instrText xml:space="preserve"> PAGEREF _Toc404440083 \h </w:instrText>
                </w:r>
                <w:r>
                  <w:rPr>
                    <w:noProof/>
                    <w:webHidden/>
                  </w:rPr>
                </w:r>
                <w:r>
                  <w:rPr>
                    <w:noProof/>
                    <w:webHidden/>
                  </w:rPr>
                  <w:fldChar w:fldCharType="separate"/>
                </w:r>
                <w:r>
                  <w:rPr>
                    <w:noProof/>
                    <w:webHidden/>
                  </w:rPr>
                  <w:t>8</w:t>
                </w:r>
                <w:r>
                  <w:rPr>
                    <w:noProof/>
                    <w:webHidden/>
                  </w:rPr>
                  <w:fldChar w:fldCharType="end"/>
                </w:r>
              </w:hyperlink>
            </w:p>
            <w:p w14:paraId="75B22B10" w14:textId="77777777" w:rsidR="00F40AFE" w:rsidRDefault="00F40AFE">
              <w:pPr>
                <w:pStyle w:val="TOC1"/>
                <w:tabs>
                  <w:tab w:val="right" w:leader="dot" w:pos="9016"/>
                </w:tabs>
                <w:rPr>
                  <w:rFonts w:eastAsiaTheme="minorEastAsia"/>
                  <w:b w:val="0"/>
                  <w:noProof/>
                  <w:sz w:val="22"/>
                  <w:szCs w:val="22"/>
                  <w:lang w:eastAsia="en-GB"/>
                </w:rPr>
              </w:pPr>
              <w:hyperlink w:anchor="_Toc404440084" w:history="1">
                <w:r w:rsidRPr="00BF2E0E">
                  <w:rPr>
                    <w:rStyle w:val="Hyperlink"/>
                    <w:noProof/>
                  </w:rPr>
                  <w:t>Data mark design</w:t>
                </w:r>
                <w:r>
                  <w:rPr>
                    <w:noProof/>
                    <w:webHidden/>
                  </w:rPr>
                  <w:tab/>
                </w:r>
                <w:r>
                  <w:rPr>
                    <w:noProof/>
                    <w:webHidden/>
                  </w:rPr>
                  <w:fldChar w:fldCharType="begin"/>
                </w:r>
                <w:r>
                  <w:rPr>
                    <w:noProof/>
                    <w:webHidden/>
                  </w:rPr>
                  <w:instrText xml:space="preserve"> PAGEREF _Toc404440084 \h </w:instrText>
                </w:r>
                <w:r>
                  <w:rPr>
                    <w:noProof/>
                    <w:webHidden/>
                  </w:rPr>
                </w:r>
                <w:r>
                  <w:rPr>
                    <w:noProof/>
                    <w:webHidden/>
                  </w:rPr>
                  <w:fldChar w:fldCharType="separate"/>
                </w:r>
                <w:r>
                  <w:rPr>
                    <w:noProof/>
                    <w:webHidden/>
                  </w:rPr>
                  <w:t>8</w:t>
                </w:r>
                <w:r>
                  <w:rPr>
                    <w:noProof/>
                    <w:webHidden/>
                  </w:rPr>
                  <w:fldChar w:fldCharType="end"/>
                </w:r>
              </w:hyperlink>
            </w:p>
            <w:p w14:paraId="4F2B0145" w14:textId="77777777" w:rsidR="00F40AFE" w:rsidRDefault="00F40AFE">
              <w:pPr>
                <w:pStyle w:val="TOC1"/>
                <w:tabs>
                  <w:tab w:val="right" w:leader="dot" w:pos="9016"/>
                </w:tabs>
                <w:rPr>
                  <w:rFonts w:eastAsiaTheme="minorEastAsia"/>
                  <w:b w:val="0"/>
                  <w:noProof/>
                  <w:sz w:val="22"/>
                  <w:szCs w:val="22"/>
                  <w:lang w:eastAsia="en-GB"/>
                </w:rPr>
              </w:pPr>
              <w:hyperlink w:anchor="_Toc404440085" w:history="1">
                <w:r w:rsidRPr="00BF2E0E">
                  <w:rPr>
                    <w:rStyle w:val="Hyperlink"/>
                    <w:iCs/>
                    <w:noProof/>
                  </w:rPr>
                  <w:t>ETL process</w:t>
                </w:r>
                <w:r>
                  <w:rPr>
                    <w:noProof/>
                    <w:webHidden/>
                  </w:rPr>
                  <w:tab/>
                </w:r>
                <w:r>
                  <w:rPr>
                    <w:noProof/>
                    <w:webHidden/>
                  </w:rPr>
                  <w:fldChar w:fldCharType="begin"/>
                </w:r>
                <w:r>
                  <w:rPr>
                    <w:noProof/>
                    <w:webHidden/>
                  </w:rPr>
                  <w:instrText xml:space="preserve"> PAGEREF _Toc404440085 \h </w:instrText>
                </w:r>
                <w:r>
                  <w:rPr>
                    <w:noProof/>
                    <w:webHidden/>
                  </w:rPr>
                </w:r>
                <w:r>
                  <w:rPr>
                    <w:noProof/>
                    <w:webHidden/>
                  </w:rPr>
                  <w:fldChar w:fldCharType="separate"/>
                </w:r>
                <w:r>
                  <w:rPr>
                    <w:noProof/>
                    <w:webHidden/>
                  </w:rPr>
                  <w:t>8</w:t>
                </w:r>
                <w:r>
                  <w:rPr>
                    <w:noProof/>
                    <w:webHidden/>
                  </w:rPr>
                  <w:fldChar w:fldCharType="end"/>
                </w:r>
              </w:hyperlink>
            </w:p>
            <w:p w14:paraId="3FDC82AB" w14:textId="77777777" w:rsidR="00F40AFE" w:rsidRDefault="00F40AFE">
              <w:pPr>
                <w:pStyle w:val="TOC1"/>
                <w:tabs>
                  <w:tab w:val="right" w:leader="dot" w:pos="9016"/>
                </w:tabs>
                <w:rPr>
                  <w:rFonts w:eastAsiaTheme="minorEastAsia"/>
                  <w:b w:val="0"/>
                  <w:noProof/>
                  <w:sz w:val="22"/>
                  <w:szCs w:val="22"/>
                  <w:lang w:eastAsia="en-GB"/>
                </w:rPr>
              </w:pPr>
              <w:hyperlink w:anchor="_Toc404440086" w:history="1">
                <w:r w:rsidRPr="00BF2E0E">
                  <w:rPr>
                    <w:rStyle w:val="Hyperlink"/>
                    <w:noProof/>
                  </w:rPr>
                  <w:t>OLAP</w:t>
                </w:r>
                <w:r>
                  <w:rPr>
                    <w:noProof/>
                    <w:webHidden/>
                  </w:rPr>
                  <w:tab/>
                </w:r>
                <w:r>
                  <w:rPr>
                    <w:noProof/>
                    <w:webHidden/>
                  </w:rPr>
                  <w:fldChar w:fldCharType="begin"/>
                </w:r>
                <w:r>
                  <w:rPr>
                    <w:noProof/>
                    <w:webHidden/>
                  </w:rPr>
                  <w:instrText xml:space="preserve"> PAGEREF _Toc404440086 \h </w:instrText>
                </w:r>
                <w:r>
                  <w:rPr>
                    <w:noProof/>
                    <w:webHidden/>
                  </w:rPr>
                </w:r>
                <w:r>
                  <w:rPr>
                    <w:noProof/>
                    <w:webHidden/>
                  </w:rPr>
                  <w:fldChar w:fldCharType="separate"/>
                </w:r>
                <w:r>
                  <w:rPr>
                    <w:noProof/>
                    <w:webHidden/>
                  </w:rPr>
                  <w:t>8</w:t>
                </w:r>
                <w:r>
                  <w:rPr>
                    <w:noProof/>
                    <w:webHidden/>
                  </w:rPr>
                  <w:fldChar w:fldCharType="end"/>
                </w:r>
              </w:hyperlink>
            </w:p>
            <w:p w14:paraId="098DA25B" w14:textId="77777777" w:rsidR="00F40AFE" w:rsidRDefault="00F40AFE">
              <w:pPr>
                <w:pStyle w:val="TOC1"/>
                <w:tabs>
                  <w:tab w:val="right" w:leader="dot" w:pos="9016"/>
                </w:tabs>
                <w:rPr>
                  <w:rFonts w:eastAsiaTheme="minorEastAsia"/>
                  <w:b w:val="0"/>
                  <w:noProof/>
                  <w:sz w:val="22"/>
                  <w:szCs w:val="22"/>
                  <w:lang w:eastAsia="en-GB"/>
                </w:rPr>
              </w:pPr>
              <w:hyperlink w:anchor="_Toc404440087" w:history="1">
                <w:r w:rsidRPr="00BF2E0E">
                  <w:rPr>
                    <w:rStyle w:val="Hyperlink"/>
                    <w:noProof/>
                  </w:rPr>
                  <w:t>Conclusion</w:t>
                </w:r>
                <w:r>
                  <w:rPr>
                    <w:noProof/>
                    <w:webHidden/>
                  </w:rPr>
                  <w:tab/>
                </w:r>
                <w:r>
                  <w:rPr>
                    <w:noProof/>
                    <w:webHidden/>
                  </w:rPr>
                  <w:fldChar w:fldCharType="begin"/>
                </w:r>
                <w:r>
                  <w:rPr>
                    <w:noProof/>
                    <w:webHidden/>
                  </w:rPr>
                  <w:instrText xml:space="preserve"> PAGEREF _Toc404440087 \h </w:instrText>
                </w:r>
                <w:r>
                  <w:rPr>
                    <w:noProof/>
                    <w:webHidden/>
                  </w:rPr>
                </w:r>
                <w:r>
                  <w:rPr>
                    <w:noProof/>
                    <w:webHidden/>
                  </w:rPr>
                  <w:fldChar w:fldCharType="separate"/>
                </w:r>
                <w:r>
                  <w:rPr>
                    <w:noProof/>
                    <w:webHidden/>
                  </w:rPr>
                  <w:t>8</w:t>
                </w:r>
                <w:r>
                  <w:rPr>
                    <w:noProof/>
                    <w:webHidden/>
                  </w:rPr>
                  <w:fldChar w:fldCharType="end"/>
                </w:r>
              </w:hyperlink>
            </w:p>
            <w:p w14:paraId="199A346F" w14:textId="77777777" w:rsidR="00F40AFE" w:rsidRDefault="00F40AFE">
              <w:pPr>
                <w:pStyle w:val="TOC1"/>
                <w:tabs>
                  <w:tab w:val="right" w:leader="dot" w:pos="9016"/>
                </w:tabs>
                <w:rPr>
                  <w:rFonts w:eastAsiaTheme="minorEastAsia"/>
                  <w:b w:val="0"/>
                  <w:noProof/>
                  <w:sz w:val="22"/>
                  <w:szCs w:val="22"/>
                  <w:lang w:eastAsia="en-GB"/>
                </w:rPr>
              </w:pPr>
              <w:hyperlink w:anchor="_Toc404440088" w:history="1">
                <w:r w:rsidRPr="00BF2E0E">
                  <w:rPr>
                    <w:rStyle w:val="Hyperlink"/>
                    <w:noProof/>
                  </w:rPr>
                  <w:t>References</w:t>
                </w:r>
                <w:r>
                  <w:rPr>
                    <w:noProof/>
                    <w:webHidden/>
                  </w:rPr>
                  <w:tab/>
                </w:r>
                <w:r>
                  <w:rPr>
                    <w:noProof/>
                    <w:webHidden/>
                  </w:rPr>
                  <w:fldChar w:fldCharType="begin"/>
                </w:r>
                <w:r>
                  <w:rPr>
                    <w:noProof/>
                    <w:webHidden/>
                  </w:rPr>
                  <w:instrText xml:space="preserve"> PAGEREF _Toc404440088 \h </w:instrText>
                </w:r>
                <w:r>
                  <w:rPr>
                    <w:noProof/>
                    <w:webHidden/>
                  </w:rPr>
                </w:r>
                <w:r>
                  <w:rPr>
                    <w:noProof/>
                    <w:webHidden/>
                  </w:rPr>
                  <w:fldChar w:fldCharType="separate"/>
                </w:r>
                <w:r>
                  <w:rPr>
                    <w:noProof/>
                    <w:webHidden/>
                  </w:rPr>
                  <w:t>9</w:t>
                </w:r>
                <w:r>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35C06F54" w14:textId="63E06642" w:rsidR="00F03ABD" w:rsidRDefault="005F1A9F" w:rsidP="00A4664F">
      <w:pPr>
        <w:pStyle w:val="Heading1"/>
      </w:pPr>
      <w:bookmarkStart w:id="3" w:name="_Toc404440077"/>
      <w:r w:rsidRPr="00E86EDD">
        <w:lastRenderedPageBreak/>
        <w:t>Introduction</w:t>
      </w:r>
      <w:bookmarkEnd w:id="3"/>
    </w:p>
    <w:p w14:paraId="1A2EC82D" w14:textId="77777777" w:rsidR="00A67827" w:rsidRPr="00A67827" w:rsidRDefault="00A67827" w:rsidP="00A67827">
      <w:pPr>
        <w:pStyle w:val="ListParagraph"/>
        <w:widowControl w:val="0"/>
        <w:numPr>
          <w:ilvl w:val="0"/>
          <w:numId w:val="11"/>
        </w:numPr>
        <w:overflowPunct w:val="0"/>
        <w:autoSpaceDE w:val="0"/>
        <w:autoSpaceDN w:val="0"/>
        <w:adjustRightInd w:val="0"/>
        <w:spacing w:after="0" w:line="239" w:lineRule="auto"/>
        <w:jc w:val="both"/>
        <w:rPr>
          <w:rFonts w:ascii="Arial" w:hAnsi="Arial" w:cs="Arial"/>
          <w:szCs w:val="24"/>
        </w:rPr>
      </w:pPr>
      <w:r w:rsidRPr="00A67827">
        <w:rPr>
          <w:rFonts w:ascii="Arial" w:hAnsi="Arial" w:cs="Arial"/>
          <w:szCs w:val="24"/>
        </w:rPr>
        <w:t xml:space="preserve">The Company name and type of business </w:t>
      </w:r>
    </w:p>
    <w:p w14:paraId="0FC21615" w14:textId="77777777" w:rsidR="00A67827" w:rsidRPr="00A67827" w:rsidRDefault="00A67827" w:rsidP="00A67827">
      <w:pPr>
        <w:pStyle w:val="ListParagraph"/>
        <w:widowControl w:val="0"/>
        <w:numPr>
          <w:ilvl w:val="0"/>
          <w:numId w:val="11"/>
        </w:numPr>
        <w:overflowPunct w:val="0"/>
        <w:autoSpaceDE w:val="0"/>
        <w:autoSpaceDN w:val="0"/>
        <w:adjustRightInd w:val="0"/>
        <w:spacing w:after="0" w:line="239" w:lineRule="auto"/>
        <w:jc w:val="both"/>
        <w:rPr>
          <w:rFonts w:ascii="Arial" w:hAnsi="Arial" w:cs="Arial"/>
          <w:szCs w:val="24"/>
        </w:rPr>
      </w:pPr>
      <w:r w:rsidRPr="00A67827">
        <w:rPr>
          <w:rFonts w:ascii="Arial" w:hAnsi="Arial" w:cs="Arial"/>
          <w:szCs w:val="24"/>
        </w:rPr>
        <w:t xml:space="preserve">The Company objective, vision and scope </w:t>
      </w:r>
    </w:p>
    <w:p w14:paraId="5409850B" w14:textId="23D5CBCB" w:rsidR="00223F2A" w:rsidRDefault="00A67827" w:rsidP="00A67827">
      <w:pPr>
        <w:pStyle w:val="ListParagraph"/>
        <w:widowControl w:val="0"/>
        <w:numPr>
          <w:ilvl w:val="0"/>
          <w:numId w:val="11"/>
        </w:numPr>
        <w:overflowPunct w:val="0"/>
        <w:autoSpaceDE w:val="0"/>
        <w:autoSpaceDN w:val="0"/>
        <w:adjustRightInd w:val="0"/>
        <w:spacing w:after="0" w:line="239" w:lineRule="auto"/>
        <w:jc w:val="both"/>
        <w:rPr>
          <w:rFonts w:ascii="Arial" w:hAnsi="Arial" w:cs="Arial"/>
          <w:szCs w:val="24"/>
        </w:rPr>
      </w:pPr>
      <w:r w:rsidRPr="00A67827">
        <w:rPr>
          <w:rFonts w:ascii="Arial" w:hAnsi="Arial" w:cs="Arial"/>
          <w:szCs w:val="24"/>
        </w:rPr>
        <w:t>The department (or sub-section) to be considered.</w:t>
      </w:r>
    </w:p>
    <w:p w14:paraId="1B001ABD" w14:textId="77777777" w:rsidR="00A67827" w:rsidRPr="00A67827" w:rsidRDefault="00A67827" w:rsidP="00A67827">
      <w:pPr>
        <w:widowControl w:val="0"/>
        <w:overflowPunct w:val="0"/>
        <w:autoSpaceDE w:val="0"/>
        <w:autoSpaceDN w:val="0"/>
        <w:adjustRightInd w:val="0"/>
        <w:spacing w:after="0" w:line="239" w:lineRule="auto"/>
        <w:jc w:val="both"/>
        <w:rPr>
          <w:rFonts w:ascii="Arial" w:hAnsi="Arial" w:cs="Arial"/>
          <w:szCs w:val="24"/>
        </w:rPr>
      </w:pPr>
    </w:p>
    <w:p w14:paraId="4DC950D9" w14:textId="0531D648" w:rsidR="005C7973" w:rsidRPr="00E86EDD" w:rsidRDefault="005C7973" w:rsidP="00F84728">
      <w:pPr>
        <w:pStyle w:val="Heading2"/>
      </w:pPr>
      <w:bookmarkStart w:id="4" w:name="_Toc404440078"/>
      <w:r w:rsidRPr="00E86EDD">
        <w:t>Middlesex University</w:t>
      </w:r>
      <w:bookmarkEnd w:id="4"/>
      <w:r w:rsidRPr="00E86EDD">
        <w:t xml:space="preserve"> </w:t>
      </w:r>
    </w:p>
    <w:p w14:paraId="3F2F67B4" w14:textId="77777777" w:rsidR="00D719A0" w:rsidRPr="00E86EDD" w:rsidRDefault="005C7973" w:rsidP="00A4664F">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5586F617" w14:textId="3F853368" w:rsidR="00990BEA" w:rsidRPr="00E86EDD" w:rsidRDefault="00990BEA" w:rsidP="00F84728">
      <w:pPr>
        <w:pStyle w:val="Heading2"/>
      </w:pPr>
      <w:bookmarkStart w:id="5" w:name="_Toc404440079"/>
      <w:r w:rsidRPr="00E86EDD">
        <w:t>Objectives</w:t>
      </w:r>
      <w:r w:rsidR="00841718" w:rsidRPr="00E86EDD">
        <w:t>, Values and Mission</w:t>
      </w:r>
      <w:bookmarkEnd w:id="5"/>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Pr="00E86EDD" w:rsidRDefault="00841718" w:rsidP="00F84728">
      <w:pPr>
        <w:pStyle w:val="Heading2"/>
      </w:pPr>
      <w:bookmarkStart w:id="6" w:name="_Toc404440080"/>
      <w:r w:rsidRPr="00E86EDD">
        <w:t>Marketing Department</w:t>
      </w:r>
      <w:bookmarkEnd w:id="6"/>
      <w:r w:rsidRPr="00E86EDD">
        <w:t xml:space="preserve"> </w:t>
      </w:r>
    </w:p>
    <w:p w14:paraId="399D9DD0" w14:textId="40F27ECC" w:rsidR="00841718" w:rsidRDefault="0008558C" w:rsidP="00A4664F">
      <w:pPr>
        <w:jc w:val="both"/>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and from </w:t>
      </w:r>
      <w:r w:rsidR="00E77112">
        <w:t xml:space="preserve">there advertisements are </w:t>
      </w:r>
      <w:r w:rsidR="00841718" w:rsidRPr="00E86EDD">
        <w:t>launch</w:t>
      </w:r>
      <w:r w:rsidR="00E77112">
        <w:t>ed</w:t>
      </w:r>
      <w:r w:rsidRPr="00E86EDD">
        <w:t xml:space="preserve"> and manage</w:t>
      </w:r>
      <w:r w:rsidR="00E77112">
        <w:t>d</w:t>
      </w:r>
      <w:r w:rsidRPr="00E86EDD">
        <w:t xml:space="preserve">. We specialise and focus on each of our five schools across the three different campuses </w:t>
      </w:r>
      <w:r w:rsidR="00D43ED3" w:rsidRPr="00E86EDD">
        <w:t>universally</w:t>
      </w:r>
      <w:r w:rsidRPr="00E86EDD">
        <w:t xml:space="preserve">. We receive investments for our advertising </w:t>
      </w:r>
      <w:r w:rsidR="00D43ED3" w:rsidRPr="00E86EDD">
        <w:t>projects internally as well as from external sources.</w:t>
      </w:r>
    </w:p>
    <w:p w14:paraId="6F4C5E17" w14:textId="77777777" w:rsidR="00F84728" w:rsidRPr="00E86EDD" w:rsidRDefault="00F84728" w:rsidP="00F84728"/>
    <w:p w14:paraId="6EBC0BB4" w14:textId="77777777" w:rsidR="008C7EDC" w:rsidRPr="00E86EDD" w:rsidRDefault="008C7EDC" w:rsidP="000A1D99">
      <w:pPr>
        <w:spacing w:after="0" w:line="240" w:lineRule="auto"/>
      </w:pPr>
    </w:p>
    <w:p w14:paraId="3F19DBBF" w14:textId="77777777" w:rsidR="00CB2C53" w:rsidRPr="00E86EDD" w:rsidRDefault="00CB2C53" w:rsidP="00AC09C9">
      <w:pPr>
        <w:pStyle w:val="ListParagraph"/>
        <w:numPr>
          <w:ilvl w:val="0"/>
          <w:numId w:val="3"/>
        </w:numPr>
        <w:spacing w:after="0" w:line="240" w:lineRule="auto"/>
      </w:pPr>
      <w:r w:rsidRPr="00E86EDD">
        <w:t>Try to get an updated version of the files below:</w:t>
      </w:r>
    </w:p>
    <w:p w14:paraId="5E1002D4" w14:textId="77777777" w:rsidR="00533918" w:rsidRPr="00E86EDD" w:rsidRDefault="00F40AFE" w:rsidP="00AC09C9">
      <w:pPr>
        <w:pStyle w:val="ListParagraph"/>
        <w:numPr>
          <w:ilvl w:val="0"/>
          <w:numId w:val="3"/>
        </w:numPr>
        <w:spacing w:after="0" w:line="240" w:lineRule="auto"/>
      </w:pPr>
      <w:hyperlink r:id="rId7" w:history="1">
        <w:r w:rsidR="00533918" w:rsidRPr="00E86EDD">
          <w:rPr>
            <w:rStyle w:val="Hyperlink"/>
          </w:rPr>
          <w:t>University Regulations for the Academic Year 2004/2005</w:t>
        </w:r>
      </w:hyperlink>
    </w:p>
    <w:p w14:paraId="47F60C49" w14:textId="45BCE247" w:rsidR="000A1D99" w:rsidRPr="00AC09C9" w:rsidRDefault="00F40AFE" w:rsidP="00AC09C9">
      <w:pPr>
        <w:pStyle w:val="ListParagraph"/>
        <w:numPr>
          <w:ilvl w:val="0"/>
          <w:numId w:val="3"/>
        </w:numPr>
        <w:spacing w:after="0" w:line="240" w:lineRule="auto"/>
        <w:rPr>
          <w:rStyle w:val="Hyperlink"/>
          <w:color w:val="auto"/>
          <w:u w:val="none"/>
        </w:rPr>
      </w:pPr>
      <w:hyperlink r:id="rId8" w:history="1">
        <w:r w:rsidR="00533918" w:rsidRPr="00E86EDD">
          <w:rPr>
            <w:rStyle w:val="Hyperlink"/>
          </w:rPr>
          <w:t>Equality and Diversity at Middlesex University</w:t>
        </w:r>
      </w:hyperlink>
    </w:p>
    <w:p w14:paraId="45422622" w14:textId="6467CC4B" w:rsidR="00737FBD" w:rsidRPr="00E86EDD" w:rsidRDefault="00F40AFE" w:rsidP="00AC09C9">
      <w:pPr>
        <w:pStyle w:val="ListParagraph"/>
        <w:numPr>
          <w:ilvl w:val="0"/>
          <w:numId w:val="3"/>
        </w:numPr>
        <w:spacing w:after="0" w:line="240" w:lineRule="auto"/>
      </w:pPr>
      <w:hyperlink r:id="rId9" w:history="1">
        <w:r w:rsidR="00737FBD" w:rsidRPr="00E86EDD">
          <w:rPr>
            <w:rStyle w:val="Hyperlink"/>
          </w:rPr>
          <w:t>Click here</w:t>
        </w:r>
      </w:hyperlink>
      <w:r w:rsidR="00737FBD" w:rsidRPr="00E86EDD">
        <w:t xml:space="preserve"> for more information about the pyramid below.</w:t>
      </w:r>
    </w:p>
    <w:p w14:paraId="15BDC97C" w14:textId="77777777" w:rsidR="00737FBD" w:rsidRPr="00E86EDD" w:rsidRDefault="00737FBD" w:rsidP="00737FBD">
      <w:pPr>
        <w:shd w:val="clear" w:color="auto" w:fill="FFFFFF"/>
        <w:spacing w:after="0" w:line="240" w:lineRule="auto"/>
        <w:rPr>
          <w:rFonts w:ascii="Verdana" w:eastAsia="Times New Roman" w:hAnsi="Verdana" w:cs="Times New Roman"/>
          <w:color w:val="333333"/>
          <w:sz w:val="20"/>
          <w:szCs w:val="20"/>
          <w:lang w:eastAsia="en-GB"/>
        </w:rPr>
      </w:pPr>
      <w:r w:rsidRPr="00E86EDD">
        <w:rPr>
          <w:noProof/>
          <w:lang w:eastAsia="en-GB"/>
        </w:rPr>
        <w:lastRenderedPageBreak/>
        <w:drawing>
          <wp:inline distT="0" distB="0" distL="0" distR="0" wp14:anchorId="07E01E4E" wp14:editId="3BF750B5">
            <wp:extent cx="5200650" cy="2924175"/>
            <wp:effectExtent l="0" t="0" r="0" b="952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0650" cy="2924175"/>
                    </a:xfrm>
                    <a:prstGeom prst="rect">
                      <a:avLst/>
                    </a:prstGeom>
                    <a:noFill/>
                    <a:ln>
                      <a:noFill/>
                    </a:ln>
                  </pic:spPr>
                </pic:pic>
              </a:graphicData>
            </a:graphic>
          </wp:inline>
        </w:drawing>
      </w:r>
    </w:p>
    <w:bookmarkEnd w:id="2"/>
    <w:bookmarkEnd w:id="1"/>
    <w:bookmarkEnd w:id="0"/>
    <w:p w14:paraId="2CE75970" w14:textId="77777777" w:rsidR="00737FBD" w:rsidRPr="00E86EDD" w:rsidRDefault="00737FBD" w:rsidP="00737FBD">
      <w:pPr>
        <w:spacing w:after="0" w:line="240" w:lineRule="auto"/>
        <w:ind w:firstLine="720"/>
      </w:pPr>
    </w:p>
    <w:p w14:paraId="425EEACA" w14:textId="77777777" w:rsidR="00A958D4" w:rsidRPr="00E86EDD" w:rsidRDefault="00A958D4" w:rsidP="00737FBD">
      <w:pPr>
        <w:spacing w:after="0" w:line="240" w:lineRule="auto"/>
      </w:pPr>
    </w:p>
    <w:p w14:paraId="4E621DB3" w14:textId="77777777" w:rsidR="0071497F" w:rsidRDefault="0071497F" w:rsidP="00AC09C9">
      <w:pPr>
        <w:pStyle w:val="Heading1"/>
      </w:pPr>
      <w:bookmarkStart w:id="7" w:name="OLE_LINK4"/>
      <w:bookmarkStart w:id="8" w:name="OLE_LINK5"/>
      <w:bookmarkStart w:id="9" w:name="OLE_LINK6"/>
      <w:bookmarkStart w:id="10" w:name="OLE_LINK7"/>
      <w:bookmarkStart w:id="11" w:name="_Toc404440081"/>
      <w:r w:rsidRPr="00F84728">
        <w:t>Analysis of Operational Systems and Data Sources (20 marks)</w:t>
      </w:r>
      <w:bookmarkEnd w:id="11"/>
    </w:p>
    <w:p w14:paraId="34EA5A83" w14:textId="77777777" w:rsidR="00A67827" w:rsidRPr="00F40AFE"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trike/>
          <w:szCs w:val="24"/>
        </w:rPr>
      </w:pPr>
      <w:r w:rsidRPr="00F40AFE">
        <w:rPr>
          <w:rFonts w:ascii="Arial" w:hAnsi="Arial" w:cs="Arial"/>
          <w:strike/>
          <w:szCs w:val="24"/>
        </w:rPr>
        <w:t>A discussion of the organisations current operational system</w:t>
      </w:r>
    </w:p>
    <w:p w14:paraId="1D9F1F0C" w14:textId="77777777" w:rsidR="00A67827" w:rsidRPr="00F40AFE"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trike/>
          <w:szCs w:val="24"/>
        </w:rPr>
      </w:pPr>
      <w:r w:rsidRPr="00F40AFE">
        <w:rPr>
          <w:rFonts w:ascii="Arial" w:hAnsi="Arial" w:cs="Arial"/>
          <w:strike/>
          <w:szCs w:val="24"/>
        </w:rPr>
        <w:t>The data sources used by the systems discussed in 2.1.</w:t>
      </w:r>
    </w:p>
    <w:p w14:paraId="7C76BF76" w14:textId="77777777" w:rsidR="00A67827" w:rsidRPr="00F40AFE"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trike/>
          <w:szCs w:val="24"/>
        </w:rPr>
      </w:pPr>
      <w:r w:rsidRPr="00F40AFE">
        <w:rPr>
          <w:rFonts w:ascii="Arial" w:hAnsi="Arial" w:cs="Arial"/>
          <w:strike/>
          <w:szCs w:val="24"/>
        </w:rPr>
        <w:t>An ERD(s) for the business</w:t>
      </w:r>
    </w:p>
    <w:p w14:paraId="6DA38320" w14:textId="177181ED" w:rsidR="00A67827"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zCs w:val="24"/>
        </w:rPr>
      </w:pPr>
      <w:r w:rsidRPr="00A67827">
        <w:rPr>
          <w:rFonts w:ascii="Arial" w:hAnsi="Arial" w:cs="Arial"/>
          <w:szCs w:val="24"/>
        </w:rPr>
        <w:t xml:space="preserve">A discussion of the advantages/disadvantages that a data mart would have for your organisation. </w:t>
      </w:r>
    </w:p>
    <w:p w14:paraId="75D65C3B" w14:textId="77777777" w:rsidR="00A67827" w:rsidRPr="00A67827" w:rsidRDefault="00A67827" w:rsidP="00A67827">
      <w:pPr>
        <w:widowControl w:val="0"/>
        <w:overflowPunct w:val="0"/>
        <w:autoSpaceDE w:val="0"/>
        <w:autoSpaceDN w:val="0"/>
        <w:adjustRightInd w:val="0"/>
        <w:spacing w:after="0" w:line="239" w:lineRule="auto"/>
        <w:rPr>
          <w:rFonts w:ascii="Arial" w:hAnsi="Arial" w:cs="Arial"/>
          <w:szCs w:val="24"/>
        </w:rPr>
      </w:pPr>
    </w:p>
    <w:bookmarkEnd w:id="7"/>
    <w:bookmarkEnd w:id="8"/>
    <w:p w14:paraId="71087D83" w14:textId="6DC3EF97" w:rsidR="00AC5928" w:rsidRPr="00F40AFE" w:rsidRDefault="00AC5928" w:rsidP="00AC5928">
      <w:pPr>
        <w:widowControl w:val="0"/>
        <w:overflowPunct w:val="0"/>
        <w:autoSpaceDE w:val="0"/>
        <w:autoSpaceDN w:val="0"/>
        <w:adjustRightInd w:val="0"/>
        <w:spacing w:after="0" w:line="239" w:lineRule="auto"/>
        <w:rPr>
          <w:b/>
          <w:strike/>
        </w:rPr>
      </w:pPr>
      <w:r w:rsidRPr="00F40AFE">
        <w:rPr>
          <w:b/>
          <w:strike/>
        </w:rPr>
        <w:t>Veeraj and Van:</w:t>
      </w:r>
    </w:p>
    <w:p w14:paraId="7B0146C3" w14:textId="77777777" w:rsidR="00D719A0" w:rsidRPr="00F40AFE" w:rsidRDefault="00A958D4" w:rsidP="00494705">
      <w:pPr>
        <w:pStyle w:val="ListParagraph"/>
        <w:widowControl w:val="0"/>
        <w:numPr>
          <w:ilvl w:val="0"/>
          <w:numId w:val="6"/>
        </w:numPr>
        <w:overflowPunct w:val="0"/>
        <w:autoSpaceDE w:val="0"/>
        <w:autoSpaceDN w:val="0"/>
        <w:adjustRightInd w:val="0"/>
        <w:spacing w:after="0" w:line="239" w:lineRule="auto"/>
        <w:rPr>
          <w:rFonts w:ascii="Arial" w:hAnsi="Arial" w:cs="Arial"/>
          <w:strike/>
          <w:szCs w:val="24"/>
        </w:rPr>
      </w:pPr>
      <w:r w:rsidRPr="00F40AFE">
        <w:rPr>
          <w:strike/>
        </w:rPr>
        <w:t>What operation</w:t>
      </w:r>
      <w:r w:rsidR="0049205E" w:rsidRPr="00F40AFE">
        <w:rPr>
          <w:strike/>
        </w:rPr>
        <w:t>al</w:t>
      </w:r>
      <w:r w:rsidRPr="00F40AFE">
        <w:rPr>
          <w:strike/>
        </w:rPr>
        <w:t xml:space="preserve"> system they have in place?</w:t>
      </w:r>
      <w:r w:rsidR="00D719A0" w:rsidRPr="00F40AFE">
        <w:rPr>
          <w:rFonts w:ascii="Arial" w:hAnsi="Arial" w:cs="Arial"/>
          <w:strike/>
          <w:szCs w:val="24"/>
        </w:rPr>
        <w:t xml:space="preserve"> A discussion of the organisations current operational system</w:t>
      </w:r>
    </w:p>
    <w:p w14:paraId="7B04B02E" w14:textId="77777777" w:rsidR="0071497F" w:rsidRPr="00F40AFE" w:rsidRDefault="00A958D4" w:rsidP="00494705">
      <w:pPr>
        <w:pStyle w:val="ListParagraph"/>
        <w:numPr>
          <w:ilvl w:val="0"/>
          <w:numId w:val="6"/>
        </w:numPr>
        <w:spacing w:after="0" w:line="240" w:lineRule="auto"/>
        <w:rPr>
          <w:strike/>
        </w:rPr>
      </w:pPr>
      <w:r w:rsidRPr="00F40AFE">
        <w:rPr>
          <w:strike/>
        </w:rPr>
        <w:t>What data</w:t>
      </w:r>
      <w:r w:rsidR="0049205E" w:rsidRPr="00F40AFE">
        <w:rPr>
          <w:strike/>
        </w:rPr>
        <w:t xml:space="preserve"> is stored</w:t>
      </w:r>
      <w:r w:rsidRPr="00F40AFE">
        <w:rPr>
          <w:strike/>
        </w:rPr>
        <w:t>?</w:t>
      </w:r>
    </w:p>
    <w:p w14:paraId="7DE7D2F6" w14:textId="77777777" w:rsidR="0071497F" w:rsidRPr="00F40AFE" w:rsidRDefault="0049205E" w:rsidP="00494705">
      <w:pPr>
        <w:pStyle w:val="ListParagraph"/>
        <w:numPr>
          <w:ilvl w:val="0"/>
          <w:numId w:val="6"/>
        </w:numPr>
        <w:spacing w:after="0" w:line="240" w:lineRule="auto"/>
        <w:rPr>
          <w:strike/>
        </w:rPr>
      </w:pPr>
      <w:r w:rsidRPr="00F40AFE">
        <w:rPr>
          <w:strike/>
        </w:rPr>
        <w:t>What are the tables?</w:t>
      </w:r>
    </w:p>
    <w:p w14:paraId="41952A1E" w14:textId="77777777" w:rsidR="0071497F" w:rsidRPr="00F40AFE" w:rsidRDefault="0049205E" w:rsidP="00494705">
      <w:pPr>
        <w:pStyle w:val="ListParagraph"/>
        <w:numPr>
          <w:ilvl w:val="0"/>
          <w:numId w:val="6"/>
        </w:numPr>
        <w:spacing w:after="0" w:line="240" w:lineRule="auto"/>
        <w:rPr>
          <w:strike/>
        </w:rPr>
      </w:pPr>
      <w:r w:rsidRPr="00F40AFE">
        <w:rPr>
          <w:strike/>
        </w:rPr>
        <w:t>How are they connected?</w:t>
      </w:r>
    </w:p>
    <w:p w14:paraId="4DD7B0E1" w14:textId="77777777" w:rsidR="006165BA" w:rsidRDefault="006165BA" w:rsidP="006165BA">
      <w:pPr>
        <w:spacing w:after="0" w:line="240" w:lineRule="auto"/>
      </w:pPr>
    </w:p>
    <w:p w14:paraId="10CB6E5E" w14:textId="6755BF06" w:rsidR="00AC5928" w:rsidRPr="00AC5928" w:rsidRDefault="00AC5928" w:rsidP="006165BA">
      <w:pPr>
        <w:spacing w:after="0" w:line="240" w:lineRule="auto"/>
        <w:rPr>
          <w:b/>
        </w:rPr>
      </w:pPr>
      <w:r w:rsidRPr="00AC5928">
        <w:rPr>
          <w:b/>
        </w:rPr>
        <w:t>Kateryna:</w:t>
      </w:r>
    </w:p>
    <w:p w14:paraId="6CCDD25F" w14:textId="77777777" w:rsidR="00AC5928" w:rsidRDefault="00AC5928" w:rsidP="00AC5928">
      <w:pPr>
        <w:pStyle w:val="ListParagraph"/>
        <w:numPr>
          <w:ilvl w:val="0"/>
          <w:numId w:val="6"/>
        </w:numPr>
        <w:spacing w:after="0" w:line="240" w:lineRule="auto"/>
      </w:pPr>
      <w:r w:rsidRPr="00E86EDD">
        <w:t xml:space="preserve">What are the advantages and disadvantages of the current </w:t>
      </w:r>
      <w:r>
        <w:t>operational system</w:t>
      </w:r>
      <w:r w:rsidRPr="00E86EDD">
        <w:t>?</w:t>
      </w:r>
    </w:p>
    <w:p w14:paraId="5B107784" w14:textId="1A6BF32D" w:rsidR="00AC5928" w:rsidRPr="00F40AFE" w:rsidRDefault="00AC5928" w:rsidP="00AC5928">
      <w:pPr>
        <w:pStyle w:val="ListParagraph"/>
        <w:numPr>
          <w:ilvl w:val="0"/>
          <w:numId w:val="6"/>
        </w:numPr>
        <w:spacing w:after="0" w:line="240" w:lineRule="auto"/>
        <w:rPr>
          <w:strike/>
        </w:rPr>
      </w:pPr>
      <w:r w:rsidRPr="00F40AFE">
        <w:rPr>
          <w:strike/>
        </w:rPr>
        <w:t>What are the advantages and disadvantages of a data warehouse?</w:t>
      </w:r>
      <w:r w:rsidR="000D2154" w:rsidRPr="00F40AFE">
        <w:rPr>
          <w:strike/>
        </w:rPr>
        <w:t xml:space="preserve"> (Slide week 4) </w:t>
      </w:r>
    </w:p>
    <w:p w14:paraId="2F0C781B" w14:textId="77777777" w:rsidR="00AC5928" w:rsidRDefault="00AC5928" w:rsidP="00AC5928">
      <w:pPr>
        <w:spacing w:after="0" w:line="240" w:lineRule="auto"/>
      </w:pPr>
    </w:p>
    <w:p w14:paraId="01C58200" w14:textId="1118FB6B" w:rsidR="00AC5928" w:rsidRPr="00F40AFE" w:rsidRDefault="00AC5928" w:rsidP="00AC5928">
      <w:pPr>
        <w:spacing w:after="0" w:line="240" w:lineRule="auto"/>
        <w:rPr>
          <w:b/>
          <w:strike/>
        </w:rPr>
      </w:pPr>
      <w:r w:rsidRPr="00F40AFE">
        <w:rPr>
          <w:b/>
          <w:strike/>
        </w:rPr>
        <w:t>Cristiano:</w:t>
      </w:r>
    </w:p>
    <w:p w14:paraId="51841B05" w14:textId="110E1011" w:rsidR="00525FC5" w:rsidRPr="00F40AFE" w:rsidRDefault="00A958D4" w:rsidP="00525FC5">
      <w:pPr>
        <w:pStyle w:val="ListParagraph"/>
        <w:numPr>
          <w:ilvl w:val="0"/>
          <w:numId w:val="6"/>
        </w:numPr>
        <w:spacing w:after="0" w:line="240" w:lineRule="auto"/>
        <w:rPr>
          <w:strike/>
        </w:rPr>
      </w:pPr>
      <w:r w:rsidRPr="00F40AFE">
        <w:rPr>
          <w:strike/>
        </w:rPr>
        <w:t xml:space="preserve">Design an ER diagram from the </w:t>
      </w:r>
      <w:r w:rsidR="00737FBD" w:rsidRPr="00F40AFE">
        <w:rPr>
          <w:strike/>
        </w:rPr>
        <w:t>Marketing department</w:t>
      </w:r>
      <w:r w:rsidR="00AC5928" w:rsidRPr="00F40AFE">
        <w:rPr>
          <w:strike/>
        </w:rPr>
        <w:t>.</w:t>
      </w:r>
    </w:p>
    <w:p w14:paraId="56D994D5" w14:textId="77777777" w:rsidR="002045A8" w:rsidRDefault="002045A8" w:rsidP="00737FBD">
      <w:pPr>
        <w:spacing w:after="0" w:line="240" w:lineRule="auto"/>
      </w:pPr>
    </w:p>
    <w:p w14:paraId="3402C94D" w14:textId="62CAE5A3" w:rsidR="002E167D" w:rsidRDefault="002E167D" w:rsidP="002E167D">
      <w:pPr>
        <w:pStyle w:val="Heading2"/>
      </w:pPr>
      <w:bookmarkStart w:id="12" w:name="_Toc404440082"/>
      <w:r>
        <w:t>Entity Relationship Diagram description</w:t>
      </w:r>
      <w:bookmarkEnd w:id="12"/>
    </w:p>
    <w:p w14:paraId="09BF8697" w14:textId="77777777" w:rsidR="002E167D" w:rsidRPr="002E167D" w:rsidRDefault="002E167D" w:rsidP="002E167D">
      <w:pPr>
        <w:jc w:val="both"/>
        <w:rPr>
          <w:rFonts w:cs="Arial"/>
          <w:rPrChange w:id="13" w:author="Cristiano Maia" w:date="2014-11-22T17:03:00Z">
            <w:rPr/>
          </w:rPrChange>
        </w:rPr>
      </w:pPr>
      <w:r w:rsidRPr="002E167D">
        <w:rPr>
          <w:rFonts w:cs="Arial"/>
          <w:rPrChange w:id="14" w:author="Cristiano Maia" w:date="2014-11-22T17:03:00Z">
            <w:rPr>
              <w:sz w:val="24"/>
            </w:rPr>
          </w:rPrChange>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139B0302" w14:textId="77777777" w:rsidR="002E167D" w:rsidRPr="002E167D" w:rsidRDefault="002E167D" w:rsidP="002E167D">
      <w:pPr>
        <w:jc w:val="both"/>
        <w:rPr>
          <w:rFonts w:cs="Arial"/>
          <w:rPrChange w:id="15" w:author="Cristiano Maia" w:date="2014-11-22T17:03:00Z">
            <w:rPr/>
          </w:rPrChange>
        </w:rPr>
      </w:pPr>
      <w:r w:rsidRPr="002E167D">
        <w:rPr>
          <w:rFonts w:cs="Arial"/>
          <w:rPrChange w:id="16" w:author="Cristiano Maia" w:date="2014-11-22T17:03:00Z">
            <w:rPr>
              <w:sz w:val="20"/>
            </w:rPr>
          </w:rPrChange>
        </w:rPr>
        <w:t xml:space="preserve"> </w:t>
      </w:r>
    </w:p>
    <w:p w14:paraId="7226DBA0" w14:textId="75A67285" w:rsidR="002E167D" w:rsidRPr="002E167D" w:rsidRDefault="002E167D" w:rsidP="002E167D">
      <w:pPr>
        <w:jc w:val="both"/>
        <w:rPr>
          <w:rFonts w:cs="Arial"/>
          <w:rPrChange w:id="17" w:author="Cristiano Maia" w:date="2014-11-22T17:03:00Z">
            <w:rPr/>
          </w:rPrChange>
        </w:rPr>
      </w:pPr>
      <w:r w:rsidRPr="002E167D">
        <w:rPr>
          <w:rFonts w:cs="Arial"/>
          <w:rPrChange w:id="18" w:author="Cristiano Maia" w:date="2014-11-22T17:03:00Z">
            <w:rPr>
              <w:sz w:val="24"/>
            </w:rPr>
          </w:rPrChange>
        </w:rPr>
        <w:lastRenderedPageBreak/>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2E167D" w:rsidRDefault="002E167D" w:rsidP="002E167D">
      <w:pPr>
        <w:jc w:val="both"/>
        <w:rPr>
          <w:rFonts w:cs="Arial"/>
          <w:rPrChange w:id="19" w:author="Cristiano Maia" w:date="2014-11-22T17:03:00Z">
            <w:rPr/>
          </w:rPrChange>
        </w:rPr>
      </w:pPr>
      <w:r w:rsidRPr="002E167D">
        <w:rPr>
          <w:rFonts w:cs="Arial"/>
          <w:rPrChange w:id="20" w:author="Cristiano Maia" w:date="2014-11-22T17:03:00Z">
            <w:rPr>
              <w:sz w:val="24"/>
            </w:rPr>
          </w:rPrChange>
        </w:rPr>
        <w:t xml:space="preserve">The mission is to attract the highest amount of high calibre students and by having different projects like open days, </w:t>
      </w:r>
      <w:r w:rsidRPr="002E167D">
        <w:rPr>
          <w:rFonts w:cs="Arial"/>
          <w:color w:val="333333"/>
          <w:highlight w:val="white"/>
          <w:rPrChange w:id="21" w:author="Cristiano Maia" w:date="2014-11-22T17:03:00Z">
            <w:rPr>
              <w:color w:val="333333"/>
              <w:sz w:val="24"/>
              <w:highlight w:val="white"/>
            </w:rPr>
          </w:rPrChange>
        </w:rPr>
        <w:t>digital and social media events, career events and more traditional events at university like research projects the marketing fulfil its mission.</w:t>
      </w:r>
    </w:p>
    <w:p w14:paraId="3C057DD4" w14:textId="1060E13E" w:rsidR="002E167D" w:rsidRPr="002E167D" w:rsidRDefault="002E167D" w:rsidP="002E167D">
      <w:pPr>
        <w:jc w:val="both"/>
        <w:rPr>
          <w:rFonts w:cs="Arial"/>
          <w:rPrChange w:id="22" w:author="Cristiano Maia" w:date="2014-11-22T17:03:00Z">
            <w:rPr/>
          </w:rPrChange>
        </w:rPr>
      </w:pPr>
      <w:r w:rsidRPr="002E167D">
        <w:rPr>
          <w:rFonts w:cs="Arial"/>
          <w:rPrChange w:id="23" w:author="Cristiano Maia" w:date="2014-11-22T17:03:00Z">
            <w:rPr>
              <w:sz w:val="24"/>
            </w:rPr>
          </w:rPrChange>
        </w:rPr>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w:t>
      </w:r>
      <w:ins w:id="24" w:author="Cristiano Maia" w:date="2014-11-22T16:47:00Z">
        <w:r w:rsidRPr="002E167D">
          <w:rPr>
            <w:rFonts w:cs="Arial"/>
            <w:rPrChange w:id="25" w:author="Cristiano Maia" w:date="2014-11-22T17:03:00Z">
              <w:rPr>
                <w:sz w:val="24"/>
              </w:rPr>
            </w:rPrChange>
          </w:rPr>
          <w:t xml:space="preserve"> should </w:t>
        </w:r>
      </w:ins>
      <w:del w:id="26" w:author="Cristiano Maia" w:date="2014-11-22T16:47:00Z">
        <w:r w:rsidRPr="002E167D" w:rsidDel="008A28BE">
          <w:rPr>
            <w:rFonts w:cs="Arial"/>
            <w:rPrChange w:id="27" w:author="Cristiano Maia" w:date="2014-11-22T17:03:00Z">
              <w:rPr>
                <w:sz w:val="24"/>
              </w:rPr>
            </w:rPrChange>
          </w:rPr>
          <w:delText xml:space="preserve"> can</w:delText>
        </w:r>
      </w:del>
      <w:r w:rsidRPr="002E167D">
        <w:rPr>
          <w:rFonts w:cs="Arial"/>
          <w:rPrChange w:id="28" w:author="Cristiano Maia" w:date="2014-11-22T17:03:00Z">
            <w:rPr>
              <w:sz w:val="24"/>
            </w:rPr>
          </w:rPrChange>
        </w:rPr>
        <w:t xml:space="preserve"> be used. The ERD will also show the university a cornucopia of other information like what suppliers are used at certain events and what the turnout of the event was. The </w:t>
      </w:r>
      <w:r w:rsidR="006E5DCD">
        <w:rPr>
          <w:rFonts w:cs="Arial"/>
        </w:rPr>
        <w:t>Entity Relationship Diagram</w:t>
      </w:r>
      <w:r w:rsidRPr="002E167D">
        <w:rPr>
          <w:rFonts w:cs="Arial"/>
          <w:rPrChange w:id="29" w:author="Cristiano Maia" w:date="2014-11-22T17:03:00Z">
            <w:rPr>
              <w:sz w:val="24"/>
            </w:rPr>
          </w:rPrChange>
        </w:rPr>
        <w:t xml:space="preserve"> 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2E167D" w:rsidRDefault="002E167D" w:rsidP="002E167D">
      <w:pPr>
        <w:jc w:val="both"/>
        <w:rPr>
          <w:rFonts w:cs="Arial"/>
          <w:rPrChange w:id="30" w:author="Cristiano Maia" w:date="2014-11-22T17:03:00Z">
            <w:rPr/>
          </w:rPrChange>
        </w:rPr>
      </w:pPr>
      <w:r w:rsidRPr="002E167D">
        <w:rPr>
          <w:rFonts w:cs="Arial"/>
          <w:rPrChange w:id="31" w:author="Cristiano Maia" w:date="2014-11-22T17:03:00Z">
            <w:rPr>
              <w:sz w:val="24"/>
            </w:rPr>
          </w:rPrChange>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2E167D">
        <w:rPr>
          <w:rFonts w:cs="Arial"/>
          <w:strike/>
          <w:rPrChange w:id="32" w:author="Cristiano Maia" w:date="2014-11-22T17:03:00Z">
            <w:rPr>
              <w:strike/>
              <w:sz w:val="24"/>
            </w:rPr>
          </w:rPrChange>
        </w:rPr>
        <w:t>t</w:t>
      </w:r>
      <w:r w:rsidRPr="002E167D">
        <w:rPr>
          <w:rFonts w:cs="Arial"/>
          <w:rPrChange w:id="33" w:author="Cristiano Maia" w:date="2014-11-22T17:03:00Z">
            <w:rPr>
              <w:sz w:val="24"/>
            </w:rPr>
          </w:rPrChange>
        </w:rPr>
        <w:t>heir expertise as to the role that they are required to fill.</w:t>
      </w:r>
    </w:p>
    <w:p w14:paraId="0BC8CFEA" w14:textId="08AC0A3E" w:rsidR="002E167D" w:rsidRPr="002E167D" w:rsidRDefault="002E167D" w:rsidP="002E167D">
      <w:pPr>
        <w:jc w:val="both"/>
        <w:rPr>
          <w:rFonts w:cs="Arial"/>
          <w:rPrChange w:id="34" w:author="Cristiano Maia" w:date="2014-11-22T17:03:00Z">
            <w:rPr/>
          </w:rPrChange>
        </w:rPr>
      </w:pPr>
      <w:r w:rsidRPr="002E167D">
        <w:rPr>
          <w:rFonts w:cs="Arial"/>
          <w:rPrChange w:id="35" w:author="Cristiano Maia" w:date="2014-11-22T17:03:00Z">
            <w:rPr>
              <w:sz w:val="24"/>
            </w:rPr>
          </w:rPrChange>
        </w:rPr>
        <w:t>After events and during the course of the year all staff members that are part of the Middlesex University marketing department or are part of an event that the marketing department has held need to be paid for their work.</w:t>
      </w:r>
    </w:p>
    <w:p w14:paraId="04264C33" w14:textId="00E012E5" w:rsidR="002E167D" w:rsidRPr="002E167D" w:rsidRDefault="002E167D" w:rsidP="002E167D">
      <w:pPr>
        <w:jc w:val="both"/>
        <w:rPr>
          <w:rFonts w:cs="Arial"/>
          <w:rPrChange w:id="36" w:author="Cristiano Maia" w:date="2014-11-22T17:03:00Z">
            <w:rPr/>
          </w:rPrChange>
        </w:rPr>
      </w:pPr>
      <w:r w:rsidRPr="002E167D">
        <w:rPr>
          <w:rFonts w:cs="Arial"/>
          <w:rPrChange w:id="37" w:author="Cristiano Maia" w:date="2014-11-22T17:03:00Z">
            <w:rPr>
              <w:sz w:val="24"/>
            </w:rPr>
          </w:rPrChange>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w:t>
      </w:r>
      <w:del w:id="38" w:author="Cristiano Maia" w:date="2014-11-22T17:11:00Z">
        <w:r w:rsidRPr="002E167D" w:rsidDel="00936169">
          <w:rPr>
            <w:rFonts w:cs="Arial"/>
            <w:rPrChange w:id="39" w:author="Cristiano Maia" w:date="2014-11-22T17:03:00Z">
              <w:rPr>
                <w:sz w:val="24"/>
              </w:rPr>
            </w:rPrChange>
          </w:rPr>
          <w:delText>therefor</w:delText>
        </w:r>
      </w:del>
      <w:ins w:id="40" w:author="Cristiano Maia" w:date="2014-11-22T17:11:00Z">
        <w:r w:rsidRPr="002E167D">
          <w:rPr>
            <w:rPrChange w:id="41" w:author="Cristiano Maia" w:date="2014-11-22T17:03:00Z">
              <w:rPr/>
            </w:rPrChange>
          </w:rPr>
          <w:t>therefore</w:t>
        </w:r>
      </w:ins>
      <w:r w:rsidRPr="002E167D">
        <w:rPr>
          <w:rFonts w:cs="Arial"/>
          <w:rPrChange w:id="42" w:author="Cristiano Maia" w:date="2014-11-22T17:03:00Z">
            <w:rPr>
              <w:sz w:val="24"/>
            </w:rPr>
          </w:rPrChange>
        </w:rPr>
        <w:t xml:space="preserve"> we perhaps under performed as a marketing department</w:t>
      </w:r>
    </w:p>
    <w:p w14:paraId="30E59099" w14:textId="31461171" w:rsidR="002E167D" w:rsidRPr="002E167D" w:rsidRDefault="002E167D" w:rsidP="002E167D">
      <w:pPr>
        <w:jc w:val="both"/>
        <w:rPr>
          <w:rFonts w:cs="Arial"/>
          <w:rPrChange w:id="43" w:author="Cristiano Maia" w:date="2014-11-22T17:03:00Z">
            <w:rPr/>
          </w:rPrChange>
        </w:rPr>
      </w:pPr>
      <w:r w:rsidRPr="002E167D">
        <w:rPr>
          <w:rFonts w:cs="Arial"/>
          <w:rPrChange w:id="44" w:author="Cristiano Maia" w:date="2014-11-22T17:03:00Z">
            <w:rPr>
              <w:sz w:val="24"/>
            </w:rPr>
          </w:rPrChange>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Pr="002E167D" w:rsidRDefault="002E167D" w:rsidP="002E167D">
      <w:pPr>
        <w:jc w:val="both"/>
        <w:rPr>
          <w:rFonts w:cs="Arial"/>
          <w:rPrChange w:id="45" w:author="Cristiano Maia" w:date="2014-11-22T17:03:00Z">
            <w:rPr/>
          </w:rPrChange>
        </w:rPr>
      </w:pPr>
      <w:r w:rsidRPr="002E167D">
        <w:rPr>
          <w:rFonts w:cs="Arial"/>
          <w:rPrChange w:id="46" w:author="Cristiano Maia" w:date="2014-11-22T17:03:00Z">
            <w:rPr>
              <w:sz w:val="24"/>
            </w:rPr>
          </w:rPrChange>
        </w:rPr>
        <w:t>Each project would occur at a venue and to organise the events would have different sessions booked in by book therefore being able to ascertain the correct amount of space allocated. This takes care of the logistical matters like seating plan, amounts expected to be catered for and falls under general event management.</w:t>
      </w:r>
    </w:p>
    <w:p w14:paraId="7B7CE7AC" w14:textId="77777777" w:rsidR="002E167D" w:rsidRPr="00F40AFE" w:rsidRDefault="002E167D" w:rsidP="00F40AFE">
      <w:pPr>
        <w:pStyle w:val="TOC2"/>
        <w:numPr>
          <w:ilvl w:val="0"/>
          <w:numId w:val="14"/>
        </w:numPr>
        <w:rPr>
          <w:rPrChange w:id="47" w:author="Cristiano Maia" w:date="2014-11-22T17:03:00Z">
            <w:rPr/>
          </w:rPrChange>
        </w:rPr>
        <w:pPrChange w:id="48" w:author="Cristiano Maia" w:date="2014-11-22T17:02:00Z">
          <w:pPr>
            <w:ind w:left="720" w:hanging="359"/>
            <w:jc w:val="both"/>
          </w:pPr>
        </w:pPrChange>
      </w:pPr>
      <w:del w:id="49" w:author="Cristiano Maia" w:date="2014-11-22T17:02:00Z">
        <w:r w:rsidRPr="00F40AFE" w:rsidDel="00D46042">
          <w:rPr>
            <w:rPrChange w:id="50" w:author="Cristiano Maia" w:date="2014-11-22T17:03:00Z">
              <w:rPr/>
            </w:rPrChange>
          </w:rPr>
          <w:delText>1)</w:delText>
        </w:r>
        <w:r w:rsidRPr="00F40AFE" w:rsidDel="00D46042">
          <w:rPr>
            <w:rFonts w:eastAsia="Times New Roman"/>
            <w:rPrChange w:id="51" w:author="Cristiano Maia" w:date="2014-11-22T17:03:00Z">
              <w:rPr>
                <w:rFonts w:ascii="Times New Roman" w:eastAsia="Times New Roman" w:hAnsi="Times New Roman" w:cs="Times New Roman"/>
                <w:sz w:val="14"/>
              </w:rPr>
            </w:rPrChange>
          </w:rPr>
          <w:delText xml:space="preserve">    </w:delText>
        </w:r>
      </w:del>
      <w:r w:rsidRPr="00F40AFE">
        <w:rPr>
          <w:rPrChange w:id="52" w:author="Cristiano Maia" w:date="2014-11-22T17:03:00Z">
            <w:rPr/>
          </w:rPrChange>
        </w:rPr>
        <w:t xml:space="preserve">Staff </w:t>
      </w:r>
      <w:ins w:id="53" w:author="Cristiano Maia" w:date="2014-11-22T17:06:00Z">
        <w:r w:rsidRPr="00F40AFE">
          <w:t>–</w:t>
        </w:r>
      </w:ins>
      <w:del w:id="54" w:author="Cristiano Maia" w:date="2014-11-22T17:06:00Z">
        <w:r w:rsidRPr="00F40AFE" w:rsidDel="00DB0CF3">
          <w:rPr>
            <w:rPrChange w:id="55" w:author="Cristiano Maia" w:date="2014-11-22T17:03:00Z">
              <w:rPr/>
            </w:rPrChange>
          </w:rPr>
          <w:delText>-</w:delText>
        </w:r>
      </w:del>
      <w:r w:rsidRPr="00F40AFE">
        <w:rPr>
          <w:rPrChange w:id="56" w:author="Cristiano Maia" w:date="2014-11-22T17:03:00Z">
            <w:rPr/>
          </w:rPrChange>
        </w:rPr>
        <w:t xml:space="preserve"> </w:t>
      </w:r>
      <w:del w:id="57" w:author="Cristiano Maia" w:date="2014-11-22T17:03:00Z">
        <w:r w:rsidRPr="00F40AFE" w:rsidDel="00DB0CF3">
          <w:rPr>
            <w:rPrChange w:id="58" w:author="Cristiano Maia" w:date="2014-11-22T17:03:00Z">
              <w:rPr/>
            </w:rPrChange>
          </w:rPr>
          <w:delText xml:space="preserve">role </w:delText>
        </w:r>
      </w:del>
      <w:ins w:id="59" w:author="Cristiano Maia" w:date="2014-11-22T17:03:00Z">
        <w:r w:rsidRPr="00F40AFE">
          <w:t>R</w:t>
        </w:r>
        <w:r w:rsidRPr="00F40AFE">
          <w:rPr>
            <w:rPrChange w:id="60" w:author="Cristiano Maia" w:date="2014-11-22T17:03:00Z">
              <w:rPr/>
            </w:rPrChange>
          </w:rPr>
          <w:t xml:space="preserve">ole </w:t>
        </w:r>
      </w:ins>
      <w:ins w:id="61" w:author="Cristiano Maia" w:date="2014-11-22T17:06:00Z">
        <w:r w:rsidRPr="00F40AFE">
          <w:t>–</w:t>
        </w:r>
      </w:ins>
      <w:del w:id="62" w:author="Cristiano Maia" w:date="2014-11-22T17:06:00Z">
        <w:r w:rsidRPr="00F40AFE" w:rsidDel="00DB0CF3">
          <w:rPr>
            <w:rPrChange w:id="63" w:author="Cristiano Maia" w:date="2014-11-22T17:03:00Z">
              <w:rPr/>
            </w:rPrChange>
          </w:rPr>
          <w:delText>-</w:delText>
        </w:r>
      </w:del>
      <w:r w:rsidRPr="00F40AFE">
        <w:rPr>
          <w:rPrChange w:id="64" w:author="Cristiano Maia" w:date="2014-11-22T17:03:00Z">
            <w:rPr/>
          </w:rPrChange>
        </w:rPr>
        <w:t xml:space="preserve"> </w:t>
      </w:r>
      <w:del w:id="65" w:author="Cristiano Maia" w:date="2014-11-22T17:03:00Z">
        <w:r w:rsidRPr="00F40AFE" w:rsidDel="00DB0CF3">
          <w:rPr>
            <w:rPrChange w:id="66" w:author="Cristiano Maia" w:date="2014-11-22T17:03:00Z">
              <w:rPr/>
            </w:rPrChange>
          </w:rPr>
          <w:delText>address</w:delText>
        </w:r>
      </w:del>
      <w:ins w:id="67" w:author="Cristiano Maia" w:date="2014-11-22T17:03:00Z">
        <w:r w:rsidRPr="00F40AFE">
          <w:t>A</w:t>
        </w:r>
        <w:r w:rsidRPr="00F40AFE">
          <w:rPr>
            <w:rPrChange w:id="68" w:author="Cristiano Maia" w:date="2014-11-22T17:03:00Z">
              <w:rPr/>
            </w:rPrChange>
          </w:rPr>
          <w:t>ddress</w:t>
        </w:r>
      </w:ins>
    </w:p>
    <w:p w14:paraId="400969FE" w14:textId="03E6CB46" w:rsidR="002E167D" w:rsidRPr="002E167D" w:rsidRDefault="002E167D" w:rsidP="002E167D">
      <w:pPr>
        <w:jc w:val="both"/>
        <w:rPr>
          <w:rFonts w:cs="Arial"/>
          <w:rPrChange w:id="69" w:author="Cristiano Maia" w:date="2014-11-22T17:03:00Z">
            <w:rPr/>
          </w:rPrChange>
        </w:rPr>
      </w:pPr>
      <w:r w:rsidRPr="002E167D">
        <w:rPr>
          <w:rFonts w:cs="Arial"/>
          <w:rPrChange w:id="70" w:author="Cristiano Maia" w:date="2014-11-22T17:03:00Z">
            <w:rPr/>
          </w:rPrChange>
        </w:rPr>
        <w:t>One member of staff is only assigned one role at a time. However, there might be many people doing the same role. The staff must provide their home address, which is then validated under address entity.</w:t>
      </w:r>
    </w:p>
    <w:p w14:paraId="44340E71" w14:textId="77777777" w:rsidR="002E167D" w:rsidRPr="00F40AFE" w:rsidRDefault="002E167D" w:rsidP="002E167D">
      <w:pPr>
        <w:pStyle w:val="ListParagraph"/>
        <w:numPr>
          <w:ilvl w:val="0"/>
          <w:numId w:val="13"/>
        </w:numPr>
        <w:spacing w:after="0" w:line="276" w:lineRule="auto"/>
        <w:rPr>
          <w:rFonts w:cs="Arial"/>
          <w:b/>
          <w:rPrChange w:id="71" w:author="Cristiano Maia" w:date="2014-11-22T17:03:00Z">
            <w:rPr/>
          </w:rPrChange>
        </w:rPr>
        <w:pPrChange w:id="72" w:author="Cristiano Maia" w:date="2014-11-22T17:02:00Z">
          <w:pPr>
            <w:ind w:left="720" w:hanging="359"/>
            <w:jc w:val="both"/>
          </w:pPr>
        </w:pPrChange>
      </w:pPr>
      <w:del w:id="73" w:author="Cristiano Maia" w:date="2014-11-22T17:02:00Z">
        <w:r w:rsidRPr="00F40AFE" w:rsidDel="00D46042">
          <w:rPr>
            <w:rFonts w:cs="Arial"/>
            <w:b/>
            <w:rPrChange w:id="74" w:author="Cristiano Maia" w:date="2014-11-22T17:03:00Z">
              <w:rPr/>
            </w:rPrChange>
          </w:rPr>
          <w:delText>2)</w:delText>
        </w:r>
        <w:r w:rsidRPr="00F40AFE" w:rsidDel="00D46042">
          <w:rPr>
            <w:rFonts w:eastAsia="Times New Roman" w:cs="Arial"/>
            <w:b/>
            <w:rPrChange w:id="75" w:author="Cristiano Maia" w:date="2014-11-22T17:03:00Z">
              <w:rPr>
                <w:rFonts w:ascii="Times New Roman" w:eastAsia="Times New Roman" w:hAnsi="Times New Roman" w:cs="Times New Roman"/>
                <w:sz w:val="14"/>
              </w:rPr>
            </w:rPrChange>
          </w:rPr>
          <w:delText xml:space="preserve">    </w:delText>
        </w:r>
      </w:del>
      <w:r w:rsidRPr="00F40AFE">
        <w:rPr>
          <w:rFonts w:cs="Arial"/>
          <w:b/>
          <w:rPrChange w:id="76" w:author="Cristiano Maia" w:date="2014-11-22T17:03:00Z">
            <w:rPr/>
          </w:rPrChange>
        </w:rPr>
        <w:t xml:space="preserve">Staff </w:t>
      </w:r>
      <w:ins w:id="77" w:author="Cristiano Maia" w:date="2014-11-22T17:06:00Z">
        <w:r w:rsidRPr="00F40AFE">
          <w:rPr>
            <w:b/>
          </w:rPr>
          <w:t>–</w:t>
        </w:r>
      </w:ins>
      <w:del w:id="78" w:author="Cristiano Maia" w:date="2014-11-22T17:06:00Z">
        <w:r w:rsidRPr="00F40AFE" w:rsidDel="00DB0CF3">
          <w:rPr>
            <w:rFonts w:cs="Arial"/>
            <w:b/>
            <w:rPrChange w:id="79" w:author="Cristiano Maia" w:date="2014-11-22T17:03:00Z">
              <w:rPr/>
            </w:rPrChange>
          </w:rPr>
          <w:delText>-</w:delText>
        </w:r>
      </w:del>
      <w:r w:rsidRPr="00F40AFE">
        <w:rPr>
          <w:rFonts w:cs="Arial"/>
          <w:b/>
          <w:rPrChange w:id="80" w:author="Cristiano Maia" w:date="2014-11-22T17:03:00Z">
            <w:rPr/>
          </w:rPrChange>
        </w:rPr>
        <w:t xml:space="preserve"> </w:t>
      </w:r>
      <w:del w:id="81" w:author="Cristiano Maia" w:date="2014-11-22T17:03:00Z">
        <w:r w:rsidRPr="00F40AFE" w:rsidDel="00DB0CF3">
          <w:rPr>
            <w:rFonts w:cs="Arial"/>
            <w:b/>
            <w:rPrChange w:id="82" w:author="Cristiano Maia" w:date="2014-11-22T17:03:00Z">
              <w:rPr/>
            </w:rPrChange>
          </w:rPr>
          <w:delText xml:space="preserve">school </w:delText>
        </w:r>
      </w:del>
      <w:ins w:id="83" w:author="Cristiano Maia" w:date="2014-11-22T17:03:00Z">
        <w:r w:rsidRPr="00F40AFE">
          <w:rPr>
            <w:b/>
          </w:rPr>
          <w:t>S</w:t>
        </w:r>
        <w:r w:rsidRPr="00F40AFE">
          <w:rPr>
            <w:rFonts w:cs="Arial"/>
            <w:b/>
            <w:rPrChange w:id="84" w:author="Cristiano Maia" w:date="2014-11-22T17:03:00Z">
              <w:rPr/>
            </w:rPrChange>
          </w:rPr>
          <w:t xml:space="preserve">chool </w:t>
        </w:r>
      </w:ins>
      <w:ins w:id="85" w:author="Cristiano Maia" w:date="2014-11-22T17:06:00Z">
        <w:r w:rsidRPr="00F40AFE">
          <w:rPr>
            <w:b/>
          </w:rPr>
          <w:t>–</w:t>
        </w:r>
      </w:ins>
      <w:del w:id="86" w:author="Cristiano Maia" w:date="2014-11-22T17:06:00Z">
        <w:r w:rsidRPr="00F40AFE" w:rsidDel="00DB0CF3">
          <w:rPr>
            <w:rFonts w:cs="Arial"/>
            <w:b/>
            <w:rPrChange w:id="87" w:author="Cristiano Maia" w:date="2014-11-22T17:03:00Z">
              <w:rPr/>
            </w:rPrChange>
          </w:rPr>
          <w:delText>-</w:delText>
        </w:r>
      </w:del>
      <w:r w:rsidRPr="00F40AFE">
        <w:rPr>
          <w:rFonts w:cs="Arial"/>
          <w:b/>
          <w:rPrChange w:id="88" w:author="Cristiano Maia" w:date="2014-11-22T17:03:00Z">
            <w:rPr/>
          </w:rPrChange>
        </w:rPr>
        <w:t xml:space="preserve"> </w:t>
      </w:r>
      <w:del w:id="89" w:author="Cristiano Maia" w:date="2014-11-22T17:03:00Z">
        <w:r w:rsidRPr="00F40AFE" w:rsidDel="00DB0CF3">
          <w:rPr>
            <w:rFonts w:cs="Arial"/>
            <w:b/>
            <w:rPrChange w:id="90" w:author="Cristiano Maia" w:date="2014-11-22T17:03:00Z">
              <w:rPr/>
            </w:rPrChange>
          </w:rPr>
          <w:delText>department</w:delText>
        </w:r>
      </w:del>
      <w:ins w:id="91" w:author="Cristiano Maia" w:date="2014-11-22T17:03:00Z">
        <w:r w:rsidRPr="00F40AFE">
          <w:rPr>
            <w:b/>
          </w:rPr>
          <w:t>D</w:t>
        </w:r>
        <w:r w:rsidRPr="00F40AFE">
          <w:rPr>
            <w:rFonts w:cs="Arial"/>
            <w:b/>
            <w:rPrChange w:id="92" w:author="Cristiano Maia" w:date="2014-11-22T17:03:00Z">
              <w:rPr/>
            </w:rPrChange>
          </w:rPr>
          <w:t>epartment</w:t>
        </w:r>
      </w:ins>
    </w:p>
    <w:p w14:paraId="4C7892ED" w14:textId="6090B942" w:rsidR="002E167D" w:rsidRPr="002E167D" w:rsidRDefault="002E167D" w:rsidP="002E167D">
      <w:pPr>
        <w:jc w:val="both"/>
        <w:rPr>
          <w:rFonts w:cs="Arial"/>
          <w:rPrChange w:id="93" w:author="Cristiano Maia" w:date="2014-11-22T17:03:00Z">
            <w:rPr/>
          </w:rPrChange>
        </w:rPr>
      </w:pPr>
      <w:r w:rsidRPr="002E167D">
        <w:rPr>
          <w:rFonts w:cs="Arial"/>
          <w:rPrChange w:id="94" w:author="Cristiano Maia" w:date="2014-11-22T17:03:00Z">
            <w:rPr/>
          </w:rPrChange>
        </w:rPr>
        <w:t>Each staff member must register with a school, they can only be registered to one school and one school can have many departments though many departments can only be assigned to one school.</w:t>
      </w:r>
    </w:p>
    <w:p w14:paraId="48A959C6" w14:textId="77777777" w:rsidR="002E167D" w:rsidRPr="00F40AFE" w:rsidRDefault="002E167D" w:rsidP="002E167D">
      <w:pPr>
        <w:pStyle w:val="ListParagraph"/>
        <w:numPr>
          <w:ilvl w:val="0"/>
          <w:numId w:val="13"/>
        </w:numPr>
        <w:spacing w:after="0" w:line="276" w:lineRule="auto"/>
        <w:rPr>
          <w:rFonts w:cs="Arial"/>
          <w:b/>
          <w:rPrChange w:id="95" w:author="Cristiano Maia" w:date="2014-11-22T17:03:00Z">
            <w:rPr/>
          </w:rPrChange>
        </w:rPr>
        <w:pPrChange w:id="96" w:author="Cristiano Maia" w:date="2014-11-22T17:02:00Z">
          <w:pPr>
            <w:ind w:left="720" w:hanging="359"/>
            <w:jc w:val="both"/>
          </w:pPr>
        </w:pPrChange>
      </w:pPr>
      <w:del w:id="97" w:author="Cristiano Maia" w:date="2014-11-22T17:02:00Z">
        <w:r w:rsidRPr="00F40AFE" w:rsidDel="00D46042">
          <w:rPr>
            <w:rFonts w:cs="Arial"/>
            <w:b/>
            <w:rPrChange w:id="98" w:author="Cristiano Maia" w:date="2014-11-22T17:03:00Z">
              <w:rPr/>
            </w:rPrChange>
          </w:rPr>
          <w:delText>3)</w:delText>
        </w:r>
        <w:r w:rsidRPr="00F40AFE" w:rsidDel="00D46042">
          <w:rPr>
            <w:rFonts w:eastAsia="Times New Roman" w:cs="Arial"/>
            <w:b/>
            <w:rPrChange w:id="99" w:author="Cristiano Maia" w:date="2014-11-22T17:03:00Z">
              <w:rPr>
                <w:rFonts w:ascii="Times New Roman" w:eastAsia="Times New Roman" w:hAnsi="Times New Roman" w:cs="Times New Roman"/>
                <w:sz w:val="14"/>
              </w:rPr>
            </w:rPrChange>
          </w:rPr>
          <w:delText xml:space="preserve">    </w:delText>
        </w:r>
      </w:del>
      <w:r w:rsidRPr="00F40AFE">
        <w:rPr>
          <w:rFonts w:cs="Arial"/>
          <w:b/>
          <w:rPrChange w:id="100" w:author="Cristiano Maia" w:date="2014-11-22T17:03:00Z">
            <w:rPr/>
          </w:rPrChange>
        </w:rPr>
        <w:t xml:space="preserve">Department </w:t>
      </w:r>
      <w:ins w:id="101" w:author="Cristiano Maia" w:date="2014-11-22T17:06:00Z">
        <w:r w:rsidRPr="00F40AFE">
          <w:rPr>
            <w:b/>
          </w:rPr>
          <w:t>–</w:t>
        </w:r>
      </w:ins>
      <w:del w:id="102" w:author="Cristiano Maia" w:date="2014-11-22T17:06:00Z">
        <w:r w:rsidRPr="00F40AFE" w:rsidDel="00DB0CF3">
          <w:rPr>
            <w:rFonts w:cs="Arial"/>
            <w:b/>
            <w:rPrChange w:id="103" w:author="Cristiano Maia" w:date="2014-11-22T17:03:00Z">
              <w:rPr/>
            </w:rPrChange>
          </w:rPr>
          <w:delText>-</w:delText>
        </w:r>
      </w:del>
      <w:r w:rsidRPr="00F40AFE">
        <w:rPr>
          <w:rFonts w:cs="Arial"/>
          <w:b/>
          <w:rPrChange w:id="104" w:author="Cristiano Maia" w:date="2014-11-22T17:03:00Z">
            <w:rPr/>
          </w:rPrChange>
        </w:rPr>
        <w:t xml:space="preserve"> </w:t>
      </w:r>
      <w:del w:id="105" w:author="Cristiano Maia" w:date="2014-11-22T17:03:00Z">
        <w:r w:rsidRPr="00F40AFE" w:rsidDel="00DB0CF3">
          <w:rPr>
            <w:rFonts w:cs="Arial"/>
            <w:b/>
            <w:rPrChange w:id="106" w:author="Cristiano Maia" w:date="2014-11-22T17:03:00Z">
              <w:rPr/>
            </w:rPrChange>
          </w:rPr>
          <w:delText xml:space="preserve">cost </w:delText>
        </w:r>
      </w:del>
      <w:ins w:id="107" w:author="Cristiano Maia" w:date="2014-11-22T17:03:00Z">
        <w:r w:rsidRPr="00F40AFE">
          <w:rPr>
            <w:b/>
          </w:rPr>
          <w:t>C</w:t>
        </w:r>
        <w:r w:rsidRPr="00F40AFE">
          <w:rPr>
            <w:rFonts w:cs="Arial"/>
            <w:b/>
            <w:rPrChange w:id="108" w:author="Cristiano Maia" w:date="2014-11-22T17:03:00Z">
              <w:rPr/>
            </w:rPrChange>
          </w:rPr>
          <w:t xml:space="preserve">ost </w:t>
        </w:r>
      </w:ins>
      <w:del w:id="109" w:author="Cristiano Maia" w:date="2014-11-22T17:03:00Z">
        <w:r w:rsidRPr="00F40AFE" w:rsidDel="00DB0CF3">
          <w:rPr>
            <w:rFonts w:cs="Arial"/>
            <w:b/>
            <w:rPrChange w:id="110" w:author="Cristiano Maia" w:date="2014-11-22T17:03:00Z">
              <w:rPr/>
            </w:rPrChange>
          </w:rPr>
          <w:delText xml:space="preserve">centre </w:delText>
        </w:r>
      </w:del>
      <w:ins w:id="111" w:author="Cristiano Maia" w:date="2014-11-22T17:03:00Z">
        <w:r w:rsidRPr="00F40AFE">
          <w:rPr>
            <w:b/>
          </w:rPr>
          <w:t>C</w:t>
        </w:r>
        <w:r w:rsidRPr="00F40AFE">
          <w:rPr>
            <w:rFonts w:cs="Arial"/>
            <w:b/>
            <w:rPrChange w:id="112" w:author="Cristiano Maia" w:date="2014-11-22T17:03:00Z">
              <w:rPr/>
            </w:rPrChange>
          </w:rPr>
          <w:t>entre</w:t>
        </w:r>
      </w:ins>
      <w:del w:id="113" w:author="Cristiano Maia" w:date="2014-11-22T17:04:00Z">
        <w:r w:rsidRPr="00F40AFE" w:rsidDel="00DB0CF3">
          <w:rPr>
            <w:rFonts w:cs="Arial"/>
            <w:b/>
            <w:rPrChange w:id="114" w:author="Cristiano Maia" w:date="2014-11-22T17:03:00Z">
              <w:rPr/>
            </w:rPrChange>
          </w:rPr>
          <w:delText>-</w:delText>
        </w:r>
      </w:del>
      <w:del w:id="115" w:author="Cristiano Maia" w:date="2014-11-22T17:06:00Z">
        <w:r w:rsidRPr="00F40AFE" w:rsidDel="00DB0CF3">
          <w:rPr>
            <w:rFonts w:cs="Arial"/>
            <w:b/>
            <w:rPrChange w:id="116" w:author="Cristiano Maia" w:date="2014-11-22T17:03:00Z">
              <w:rPr/>
            </w:rPrChange>
          </w:rPr>
          <w:delText xml:space="preserve"> </w:delText>
        </w:r>
      </w:del>
      <w:del w:id="117" w:author="Cristiano Maia" w:date="2014-11-22T17:03:00Z">
        <w:r w:rsidRPr="00F40AFE" w:rsidDel="00DB0CF3">
          <w:rPr>
            <w:rFonts w:cs="Arial"/>
            <w:b/>
            <w:rPrChange w:id="118" w:author="Cristiano Maia" w:date="2014-11-22T17:03:00Z">
              <w:rPr/>
            </w:rPrChange>
          </w:rPr>
          <w:delText>budget</w:delText>
        </w:r>
      </w:del>
    </w:p>
    <w:p w14:paraId="46A72AFA" w14:textId="6047B9C3" w:rsidR="002E167D" w:rsidRPr="002E167D" w:rsidRDefault="002E167D" w:rsidP="002E167D">
      <w:pPr>
        <w:jc w:val="both"/>
        <w:rPr>
          <w:ins w:id="119" w:author="Cristiano Maia" w:date="2014-11-22T17:07:00Z"/>
        </w:rPr>
      </w:pPr>
      <w:r w:rsidRPr="002E167D">
        <w:rPr>
          <w:rFonts w:cs="Arial"/>
          <w:rPrChange w:id="120" w:author="Cristiano Maia" w:date="2014-11-22T17:03:00Z">
            <w:rPr/>
          </w:rPrChange>
        </w:rPr>
        <w:lastRenderedPageBreak/>
        <w:t xml:space="preserve">Every department has a cost centre; this cost centre will be </w:t>
      </w:r>
      <w:ins w:id="121" w:author="Cristiano Maia" w:date="2014-11-22T16:58:00Z">
        <w:r w:rsidRPr="002E167D">
          <w:rPr>
            <w:rFonts w:cs="Arial"/>
            <w:rPrChange w:id="122" w:author="Cristiano Maia" w:date="2014-11-22T17:03:00Z">
              <w:rPr/>
            </w:rPrChange>
          </w:rPr>
          <w:t xml:space="preserve">responsible to </w:t>
        </w:r>
      </w:ins>
      <w:del w:id="123" w:author="Cristiano Maia" w:date="2014-11-22T16:56:00Z">
        <w:r w:rsidRPr="002E167D" w:rsidDel="008A28BE">
          <w:rPr>
            <w:rFonts w:cs="Arial"/>
            <w:rPrChange w:id="124" w:author="Cristiano Maia" w:date="2014-11-22T17:03:00Z">
              <w:rPr/>
            </w:rPrChange>
          </w:rPr>
          <w:delText>given a set budget via a budget code</w:delText>
        </w:r>
      </w:del>
      <w:ins w:id="125" w:author="Cristiano Maia" w:date="2014-11-22T16:56:00Z">
        <w:r w:rsidRPr="002E167D">
          <w:rPr>
            <w:rFonts w:cs="Arial"/>
            <w:rPrChange w:id="126" w:author="Cristiano Maia" w:date="2014-11-22T17:03:00Z">
              <w:rPr/>
            </w:rPrChange>
          </w:rPr>
          <w:t>set budget codes to be assigned</w:t>
        </w:r>
      </w:ins>
      <w:ins w:id="127" w:author="Cristiano Maia" w:date="2014-11-22T16:58:00Z">
        <w:r w:rsidRPr="002E167D">
          <w:rPr>
            <w:rFonts w:cs="Arial"/>
            <w:rPrChange w:id="128" w:author="Cristiano Maia" w:date="2014-11-22T17:03:00Z">
              <w:rPr/>
            </w:rPrChange>
          </w:rPr>
          <w:t xml:space="preserve"> to specific projects</w:t>
        </w:r>
        <w:r w:rsidRPr="002E167D">
          <w:rPr>
            <w:rPrChange w:id="129" w:author="Cristiano Maia" w:date="2014-11-22T17:03:00Z">
              <w:rPr/>
            </w:rPrChange>
          </w:rPr>
          <w:t xml:space="preserve"> and deal with the</w:t>
        </w:r>
      </w:ins>
      <w:ins w:id="130" w:author="Cristiano Maia" w:date="2014-11-22T17:04:00Z">
        <w:r w:rsidRPr="002E167D">
          <w:t xml:space="preserve"> staff time sheets.</w:t>
        </w:r>
      </w:ins>
      <w:del w:id="131" w:author="Cristiano Maia" w:date="2014-11-22T16:58:00Z">
        <w:r w:rsidRPr="002E167D" w:rsidDel="00D46042">
          <w:rPr>
            <w:rFonts w:cs="Arial"/>
            <w:rPrChange w:id="132" w:author="Cristiano Maia" w:date="2014-11-22T17:03:00Z">
              <w:rPr/>
            </w:rPrChange>
          </w:rPr>
          <w:delText xml:space="preserve"> </w:delText>
        </w:r>
      </w:del>
    </w:p>
    <w:p w14:paraId="16288CF8" w14:textId="77777777" w:rsidR="002E167D" w:rsidRPr="002E167D" w:rsidRDefault="002E167D" w:rsidP="00F40AFE">
      <w:pPr>
        <w:pStyle w:val="TOC2"/>
        <w:rPr>
          <w:ins w:id="133" w:author="Cristiano Maia" w:date="2014-11-22T17:08:00Z"/>
        </w:rPr>
        <w:pPrChange w:id="134" w:author="Cristiano Maia" w:date="2014-11-22T17:07:00Z">
          <w:pPr>
            <w:jc w:val="both"/>
          </w:pPr>
        </w:pPrChange>
      </w:pPr>
      <w:ins w:id="135" w:author="Cristiano Maia" w:date="2014-11-22T17:07:00Z">
        <w:r w:rsidRPr="002E167D">
          <w:t>Cost Centre – Time Sheet Cost Center – Time Sheet</w:t>
        </w:r>
      </w:ins>
    </w:p>
    <w:p w14:paraId="2C2608E0" w14:textId="199ABCBF" w:rsidR="002E167D" w:rsidRPr="002E167D" w:rsidRDefault="002E167D" w:rsidP="002E167D">
      <w:pPr>
        <w:jc w:val="both"/>
        <w:rPr>
          <w:ins w:id="136" w:author="Cristiano Maia" w:date="2014-11-22T17:01:00Z"/>
          <w:rPrChange w:id="137" w:author="Cristiano Maia" w:date="2014-11-22T17:03:00Z">
            <w:rPr>
              <w:ins w:id="138" w:author="Cristiano Maia" w:date="2014-11-22T17:01:00Z"/>
            </w:rPr>
          </w:rPrChange>
        </w:rPr>
      </w:pPr>
      <w:moveToRangeStart w:id="139" w:author="Cristiano Maia" w:date="2014-11-22T17:08:00Z" w:name="move404439451"/>
      <w:moveTo w:id="140" w:author="Cristiano Maia" w:date="2014-11-22T17:08:00Z">
        <w:r w:rsidRPr="002E167D">
          <w:rPr>
            <w:rFonts w:cs="Arial"/>
          </w:rPr>
          <w:t>Every member of staff fills a time sheet form for every day stating how many hours they have worked on each project. A specific cost centre pays each staff member’s time sheet. The cost centre pays only those staff that are registered with that specific cost centre, this is regardless of the project that they have worked on.</w:t>
        </w:r>
      </w:moveTo>
      <w:moveToRangeEnd w:id="139"/>
    </w:p>
    <w:p w14:paraId="4A2F517E" w14:textId="77777777" w:rsidR="002E167D" w:rsidRPr="00F40AFE" w:rsidDel="00D46042" w:rsidRDefault="002E167D" w:rsidP="002E167D">
      <w:pPr>
        <w:pStyle w:val="ListParagraph"/>
        <w:numPr>
          <w:ilvl w:val="0"/>
          <w:numId w:val="13"/>
        </w:numPr>
        <w:spacing w:line="276" w:lineRule="auto"/>
        <w:jc w:val="both"/>
        <w:rPr>
          <w:ins w:id="141" w:author="Cristiano Maia" w:date="2014-11-22T17:01:00Z"/>
          <w:del w:id="142" w:author="Cristiano Maia" w:date="2014-11-22T17:02:00Z"/>
          <w:rFonts w:cs="Arial"/>
          <w:b/>
          <w:rPrChange w:id="143" w:author="Cristiano Maia" w:date="2014-11-22T17:03:00Z">
            <w:rPr>
              <w:ins w:id="144" w:author="Cristiano Maia" w:date="2014-11-22T17:01:00Z"/>
              <w:del w:id="145" w:author="Cristiano Maia" w:date="2014-11-22T17:02:00Z"/>
            </w:rPr>
          </w:rPrChange>
        </w:rPr>
        <w:pPrChange w:id="146" w:author="Cristiano Maia" w:date="2014-11-22T17:02:00Z">
          <w:pPr>
            <w:ind w:left="720" w:hanging="359"/>
            <w:jc w:val="both"/>
          </w:pPr>
        </w:pPrChange>
      </w:pPr>
      <w:moveToRangeStart w:id="147" w:author="Cristiano Maia" w:date="2014-11-22T17:01:00Z" w:name="move404439041"/>
      <w:ins w:id="148" w:author="Cristiano Maia" w:date="2014-11-22T17:01:00Z">
        <w:del w:id="149" w:author="Cristiano Maia" w:date="2014-11-22T17:02:00Z">
          <w:r w:rsidRPr="00F40AFE" w:rsidDel="00D46042">
            <w:rPr>
              <w:rFonts w:cs="Arial"/>
              <w:b/>
              <w:rPrChange w:id="150" w:author="Cristiano Maia" w:date="2014-11-22T17:07:00Z">
                <w:rPr/>
              </w:rPrChange>
            </w:rPr>
            <w:delText xml:space="preserve">10) </w:delText>
          </w:r>
        </w:del>
        <w:r w:rsidRPr="00F40AFE">
          <w:rPr>
            <w:rFonts w:cs="Arial"/>
            <w:b/>
            <w:rPrChange w:id="151" w:author="Cristiano Maia" w:date="2014-11-22T17:07:00Z">
              <w:rPr/>
            </w:rPrChange>
          </w:rPr>
          <w:t xml:space="preserve">Cost Centre – </w:t>
        </w:r>
      </w:ins>
      <w:ins w:id="152" w:author="Cristiano Maia" w:date="2014-11-22T17:07:00Z">
        <w:r w:rsidRPr="00F40AFE">
          <w:rPr>
            <w:b/>
            <w:rPrChange w:id="153" w:author="Cristiano Maia" w:date="2014-11-22T17:07:00Z">
              <w:rPr>
                <w:sz w:val="24"/>
                <w:szCs w:val="24"/>
              </w:rPr>
            </w:rPrChange>
          </w:rPr>
          <w:t xml:space="preserve">Budget Code – Project </w:t>
        </w:r>
      </w:ins>
      <w:ins w:id="154" w:author="Cristiano Maia" w:date="2014-11-22T17:10:00Z">
        <w:r w:rsidRPr="00F40AFE">
          <w:rPr>
            <w:b/>
          </w:rPr>
          <w:t>–</w:t>
        </w:r>
      </w:ins>
      <w:ins w:id="155" w:author="Cristiano Maia" w:date="2014-11-22T17:07:00Z">
        <w:r w:rsidRPr="00F40AFE">
          <w:rPr>
            <w:b/>
            <w:rPrChange w:id="156" w:author="Cristiano Maia" w:date="2014-11-22T17:07:00Z">
              <w:rPr>
                <w:sz w:val="24"/>
                <w:szCs w:val="24"/>
              </w:rPr>
            </w:rPrChange>
          </w:rPr>
          <w:t xml:space="preserve"> </w:t>
        </w:r>
      </w:ins>
      <w:ins w:id="157" w:author="Cristiano Maia" w:date="2014-11-22T17:01:00Z">
        <w:r w:rsidRPr="00F40AFE">
          <w:rPr>
            <w:rFonts w:cs="Arial"/>
            <w:b/>
            <w:rPrChange w:id="158" w:author="Cristiano Maia" w:date="2014-11-22T17:07:00Z">
              <w:rPr/>
            </w:rPrChange>
          </w:rPr>
          <w:t>Expense Shee</w:t>
        </w:r>
        <w:del w:id="159" w:author="Cristiano Maia" w:date="2014-11-22T17:07:00Z">
          <w:r w:rsidRPr="00F40AFE" w:rsidDel="00DB0CF3">
            <w:rPr>
              <w:rFonts w:cs="Arial"/>
              <w:b/>
              <w:rPrChange w:id="160" w:author="Cristiano Maia" w:date="2014-11-22T17:03:00Z">
                <w:rPr/>
              </w:rPrChange>
            </w:rPr>
            <w:delText>t –Project</w:delText>
          </w:r>
        </w:del>
      </w:ins>
    </w:p>
    <w:p w14:paraId="145619A1" w14:textId="77777777" w:rsidR="002E167D" w:rsidRPr="00F40AFE" w:rsidRDefault="002E167D" w:rsidP="002E167D">
      <w:pPr>
        <w:pStyle w:val="ListParagraph"/>
        <w:numPr>
          <w:ilvl w:val="0"/>
          <w:numId w:val="13"/>
        </w:numPr>
        <w:spacing w:after="0" w:line="276" w:lineRule="auto"/>
        <w:jc w:val="both"/>
        <w:rPr>
          <w:ins w:id="161" w:author="Cristiano Maia" w:date="2014-11-22T17:01:00Z"/>
          <w:rFonts w:cs="Arial"/>
          <w:b/>
          <w:rPrChange w:id="162" w:author="Cristiano Maia" w:date="2014-11-22T17:07:00Z">
            <w:rPr>
              <w:ins w:id="163" w:author="Cristiano Maia" w:date="2014-11-22T17:01:00Z"/>
            </w:rPr>
          </w:rPrChange>
        </w:rPr>
        <w:pPrChange w:id="164" w:author="Cristiano Maia" w:date="2014-11-22T17:02:00Z">
          <w:pPr>
            <w:jc w:val="both"/>
          </w:pPr>
        </w:pPrChange>
      </w:pPr>
      <w:ins w:id="165" w:author="Cristiano Maia" w:date="2014-11-22T17:07:00Z">
        <w:r w:rsidRPr="00F40AFE">
          <w:rPr>
            <w:b/>
          </w:rPr>
          <w:t>t</w:t>
        </w:r>
      </w:ins>
    </w:p>
    <w:p w14:paraId="4621FA92" w14:textId="77777777" w:rsidR="002E167D" w:rsidRPr="002E167D" w:rsidDel="007D1FA8" w:rsidRDefault="002E167D" w:rsidP="002E167D">
      <w:pPr>
        <w:jc w:val="both"/>
        <w:rPr>
          <w:ins w:id="166" w:author="Cristiano Maia" w:date="2014-11-22T17:01:00Z"/>
          <w:del w:id="167" w:author="Cristiano Maia" w:date="2014-11-22T17:09:00Z"/>
          <w:rFonts w:cs="Arial"/>
          <w:rPrChange w:id="168" w:author="Cristiano Maia" w:date="2014-11-22T17:03:00Z">
            <w:rPr>
              <w:ins w:id="169" w:author="Cristiano Maia" w:date="2014-11-22T17:01:00Z"/>
              <w:del w:id="170" w:author="Cristiano Maia" w:date="2014-11-22T17:09:00Z"/>
            </w:rPr>
          </w:rPrChange>
        </w:rPr>
      </w:pPr>
      <w:ins w:id="171" w:author="Cristiano Maia" w:date="2014-11-22T17:01:00Z">
        <w:del w:id="172" w:author="Cristiano Maia" w:date="2014-11-22T17:09:00Z">
          <w:r w:rsidRPr="002E167D" w:rsidDel="007D1FA8">
            <w:rPr>
              <w:rFonts w:cs="Arial"/>
              <w:rPrChange w:id="173" w:author="Cristiano Maia" w:date="2014-11-22T17:03:00Z">
                <w:rPr/>
              </w:rPrChange>
            </w:rPr>
            <w:delText>A Project will have expensive which will be kept track of by filling an expensive sheet. This is expenses sheet would then be cent to the cost centre.</w:delText>
          </w:r>
        </w:del>
      </w:ins>
    </w:p>
    <w:moveToRangeEnd w:id="147"/>
    <w:p w14:paraId="20969F03" w14:textId="77777777" w:rsidR="002E167D" w:rsidRPr="002E167D" w:rsidDel="007D1FA8" w:rsidRDefault="002E167D" w:rsidP="002E167D">
      <w:pPr>
        <w:jc w:val="both"/>
        <w:rPr>
          <w:del w:id="174" w:author="Cristiano Maia" w:date="2014-11-22T17:09:00Z"/>
          <w:rFonts w:cs="Arial"/>
          <w:rPrChange w:id="175" w:author="Cristiano Maia" w:date="2014-11-22T17:03:00Z">
            <w:rPr>
              <w:del w:id="176" w:author="Cristiano Maia" w:date="2014-11-22T17:09:00Z"/>
            </w:rPr>
          </w:rPrChange>
        </w:rPr>
      </w:pPr>
    </w:p>
    <w:p w14:paraId="4D5F061D" w14:textId="77777777" w:rsidR="002E167D" w:rsidRPr="002E167D" w:rsidDel="007D1FA8" w:rsidRDefault="002E167D" w:rsidP="002E167D">
      <w:pPr>
        <w:pStyle w:val="ListParagraph"/>
        <w:numPr>
          <w:ilvl w:val="0"/>
          <w:numId w:val="2"/>
        </w:numPr>
        <w:rPr>
          <w:del w:id="177" w:author="Cristiano Maia" w:date="2014-11-22T17:09:00Z"/>
          <w:rFonts w:cs="Arial"/>
          <w:rPrChange w:id="178" w:author="Cristiano Maia" w:date="2014-11-22T17:03:00Z">
            <w:rPr>
              <w:del w:id="179" w:author="Cristiano Maia" w:date="2014-11-22T17:09:00Z"/>
            </w:rPr>
          </w:rPrChange>
        </w:rPr>
        <w:pPrChange w:id="180" w:author="Cristiano Maia" w:date="2014-11-22T17:02:00Z">
          <w:pPr>
            <w:ind w:left="720" w:hanging="359"/>
            <w:jc w:val="both"/>
          </w:pPr>
        </w:pPrChange>
      </w:pPr>
      <w:del w:id="181" w:author="Cristiano Maia" w:date="2014-11-22T17:02:00Z">
        <w:r w:rsidRPr="002E167D" w:rsidDel="00D46042">
          <w:rPr>
            <w:rFonts w:cs="Arial"/>
            <w:rPrChange w:id="182" w:author="Cristiano Maia" w:date="2014-11-22T17:03:00Z">
              <w:rPr/>
            </w:rPrChange>
          </w:rPr>
          <w:delText>4)</w:delText>
        </w:r>
        <w:r w:rsidRPr="002E167D" w:rsidDel="00D46042">
          <w:rPr>
            <w:rFonts w:eastAsia="Times New Roman" w:cs="Arial"/>
            <w:rPrChange w:id="183" w:author="Cristiano Maia" w:date="2014-11-22T17:03:00Z">
              <w:rPr>
                <w:rFonts w:ascii="Times New Roman" w:eastAsia="Times New Roman" w:hAnsi="Times New Roman" w:cs="Times New Roman"/>
                <w:sz w:val="14"/>
              </w:rPr>
            </w:rPrChange>
          </w:rPr>
          <w:delText xml:space="preserve">    </w:delText>
        </w:r>
      </w:del>
      <w:del w:id="184" w:author="Cristiano Maia" w:date="2014-11-22T17:09:00Z">
        <w:r w:rsidRPr="002E167D" w:rsidDel="007D1FA8">
          <w:rPr>
            <w:rFonts w:cs="Arial"/>
            <w:rPrChange w:id="185" w:author="Cristiano Maia" w:date="2014-11-22T17:03:00Z">
              <w:rPr/>
            </w:rPrChange>
          </w:rPr>
          <w:delText>Staff - time sheet - timesheet cost centre</w:delText>
        </w:r>
      </w:del>
    </w:p>
    <w:p w14:paraId="5EC49510" w14:textId="233B4F54" w:rsidR="002E167D" w:rsidRPr="002E167D" w:rsidRDefault="002E167D" w:rsidP="002E167D">
      <w:pPr>
        <w:jc w:val="both"/>
        <w:rPr>
          <w:rFonts w:cs="Arial"/>
          <w:rPrChange w:id="186" w:author="Cristiano Maia" w:date="2014-11-22T17:03:00Z">
            <w:rPr/>
          </w:rPrChange>
        </w:rPr>
      </w:pPr>
      <w:moveFromRangeStart w:id="187" w:author="Cristiano Maia" w:date="2014-11-22T17:08:00Z" w:name="move404439451"/>
      <w:moveFrom w:id="188" w:author="Cristiano Maia" w:date="2014-11-22T17:08:00Z">
        <w:del w:id="189" w:author="Cristiano Maia" w:date="2014-11-22T17:09:00Z">
          <w:r w:rsidRPr="002E167D" w:rsidDel="007D1FA8">
            <w:rPr>
              <w:rFonts w:cs="Arial"/>
              <w:rPrChange w:id="190" w:author="Cristiano Maia" w:date="2014-11-22T17:03:00Z">
                <w:rPr/>
              </w:rPrChange>
            </w:rPr>
            <w:delText>Every member of staff fills a time sheet form for every day stating how many hours they have worked on each project. A specific cost centre pays each staff member’s time sheet. The cost centre pays only those staff that are registered with that specific cost centre, this is regardless of the project that they have worked on.</w:delText>
          </w:r>
        </w:del>
      </w:moveFrom>
      <w:moveFromRangeEnd w:id="187"/>
      <w:ins w:id="191" w:author="Cristiano Maia" w:date="2014-11-22T17:09:00Z">
        <w:r w:rsidRPr="002E167D">
          <w:t xml:space="preserve">Projects will have budget codes assigned to them (from the Budget Codes entity) by the Cost Center department. They will then </w:t>
        </w:r>
      </w:ins>
      <w:ins w:id="192" w:author="Cristiano Maia" w:date="2014-11-22T17:10:00Z">
        <w:r w:rsidRPr="002E167D">
          <w:t>use this code to fill out the Expense Sheet’s form describing how the money have been used so far.</w:t>
        </w:r>
      </w:ins>
    </w:p>
    <w:p w14:paraId="369770B0" w14:textId="77777777" w:rsidR="002E167D" w:rsidRPr="00F40AFE" w:rsidRDefault="002E167D" w:rsidP="002E167D">
      <w:pPr>
        <w:pStyle w:val="ListParagraph"/>
        <w:numPr>
          <w:ilvl w:val="0"/>
          <w:numId w:val="13"/>
        </w:numPr>
        <w:spacing w:after="0" w:line="276" w:lineRule="auto"/>
        <w:rPr>
          <w:rFonts w:cs="Arial"/>
          <w:b/>
          <w:rPrChange w:id="193" w:author="Cristiano Maia" w:date="2014-11-22T17:03:00Z">
            <w:rPr/>
          </w:rPrChange>
        </w:rPr>
        <w:pPrChange w:id="194" w:author="Cristiano Maia" w:date="2014-11-22T17:02:00Z">
          <w:pPr>
            <w:ind w:left="720" w:hanging="359"/>
            <w:jc w:val="both"/>
          </w:pPr>
        </w:pPrChange>
      </w:pPr>
      <w:del w:id="195" w:author="Cristiano Maia" w:date="2014-11-22T17:02:00Z">
        <w:r w:rsidRPr="00F40AFE" w:rsidDel="00D46042">
          <w:rPr>
            <w:rFonts w:cs="Arial"/>
            <w:b/>
            <w:rPrChange w:id="196" w:author="Cristiano Maia" w:date="2014-11-22T17:03:00Z">
              <w:rPr/>
            </w:rPrChange>
          </w:rPr>
          <w:delText>5)</w:delText>
        </w:r>
        <w:r w:rsidRPr="00F40AFE" w:rsidDel="00D46042">
          <w:rPr>
            <w:rFonts w:eastAsia="Times New Roman" w:cs="Arial"/>
            <w:b/>
            <w:rPrChange w:id="197" w:author="Cristiano Maia" w:date="2014-11-22T17:03:00Z">
              <w:rPr>
                <w:rFonts w:ascii="Times New Roman" w:eastAsia="Times New Roman" w:hAnsi="Times New Roman" w:cs="Times New Roman"/>
                <w:sz w:val="14"/>
              </w:rPr>
            </w:rPrChange>
          </w:rPr>
          <w:delText xml:space="preserve">    </w:delText>
        </w:r>
      </w:del>
      <w:r w:rsidRPr="00F40AFE">
        <w:rPr>
          <w:rFonts w:cs="Arial"/>
          <w:b/>
          <w:rPrChange w:id="198" w:author="Cristiano Maia" w:date="2014-11-22T17:03:00Z">
            <w:rPr/>
          </w:rPrChange>
        </w:rPr>
        <w:t xml:space="preserve">Project </w:t>
      </w:r>
      <w:ins w:id="199" w:author="Cristiano Maia" w:date="2014-11-22T17:10:00Z">
        <w:r w:rsidRPr="00F40AFE">
          <w:rPr>
            <w:b/>
          </w:rPr>
          <w:t>–</w:t>
        </w:r>
      </w:ins>
      <w:del w:id="200" w:author="Cristiano Maia" w:date="2014-11-22T17:10:00Z">
        <w:r w:rsidRPr="00F40AFE" w:rsidDel="00936169">
          <w:rPr>
            <w:rFonts w:cs="Arial"/>
            <w:b/>
            <w:rPrChange w:id="201" w:author="Cristiano Maia" w:date="2014-11-22T17:03:00Z">
              <w:rPr/>
            </w:rPrChange>
          </w:rPr>
          <w:delText>-</w:delText>
        </w:r>
      </w:del>
      <w:r w:rsidRPr="00F40AFE">
        <w:rPr>
          <w:rFonts w:cs="Arial"/>
          <w:b/>
          <w:rPrChange w:id="202" w:author="Cristiano Maia" w:date="2014-11-22T17:03:00Z">
            <w:rPr/>
          </w:rPrChange>
        </w:rPr>
        <w:t xml:space="preserve"> </w:t>
      </w:r>
      <w:del w:id="203" w:author="Cristiano Maia" w:date="2014-11-22T17:10:00Z">
        <w:r w:rsidRPr="00F40AFE" w:rsidDel="00936169">
          <w:rPr>
            <w:rFonts w:cs="Arial"/>
            <w:b/>
            <w:rPrChange w:id="204" w:author="Cristiano Maia" w:date="2014-11-22T17:03:00Z">
              <w:rPr/>
            </w:rPrChange>
          </w:rPr>
          <w:delText xml:space="preserve">supplier </w:delText>
        </w:r>
      </w:del>
      <w:ins w:id="205" w:author="Cristiano Maia" w:date="2014-11-22T17:10:00Z">
        <w:r w:rsidRPr="00F40AFE">
          <w:rPr>
            <w:b/>
          </w:rPr>
          <w:t>S</w:t>
        </w:r>
        <w:r w:rsidRPr="00F40AFE">
          <w:rPr>
            <w:rFonts w:cs="Arial"/>
            <w:b/>
            <w:rPrChange w:id="206" w:author="Cristiano Maia" w:date="2014-11-22T17:03:00Z">
              <w:rPr/>
            </w:rPrChange>
          </w:rPr>
          <w:t xml:space="preserve">upplier </w:t>
        </w:r>
        <w:r w:rsidRPr="00F40AFE">
          <w:rPr>
            <w:b/>
          </w:rPr>
          <w:t>–</w:t>
        </w:r>
      </w:ins>
      <w:del w:id="207" w:author="Cristiano Maia" w:date="2014-11-22T17:10:00Z">
        <w:r w:rsidRPr="00F40AFE" w:rsidDel="00936169">
          <w:rPr>
            <w:rFonts w:cs="Arial"/>
            <w:b/>
            <w:rPrChange w:id="208" w:author="Cristiano Maia" w:date="2014-11-22T17:03:00Z">
              <w:rPr/>
            </w:rPrChange>
          </w:rPr>
          <w:delText>-</w:delText>
        </w:r>
      </w:del>
      <w:r w:rsidRPr="00F40AFE">
        <w:rPr>
          <w:rFonts w:cs="Arial"/>
          <w:b/>
          <w:rPrChange w:id="209" w:author="Cristiano Maia" w:date="2014-11-22T17:03:00Z">
            <w:rPr/>
          </w:rPrChange>
        </w:rPr>
        <w:t xml:space="preserve"> Company Address</w:t>
      </w:r>
    </w:p>
    <w:p w14:paraId="03803F9A" w14:textId="6581115E" w:rsidR="002E167D" w:rsidRPr="002E167D" w:rsidRDefault="002E167D" w:rsidP="002E167D">
      <w:pPr>
        <w:jc w:val="both"/>
        <w:rPr>
          <w:rFonts w:cs="Arial"/>
          <w:rPrChange w:id="210" w:author="Cristiano Maia" w:date="2014-11-22T17:03:00Z">
            <w:rPr/>
          </w:rPrChange>
        </w:rPr>
      </w:pPr>
      <w:r w:rsidRPr="002E167D">
        <w:rPr>
          <w:rFonts w:cs="Arial"/>
          <w:rPrChange w:id="211" w:author="Cristiano Maia" w:date="2014-11-22T17:03:00Z">
            <w:rPr/>
          </w:rPrChange>
        </w:rPr>
        <w:t>Each project may have 0 or many suppliers’ representatives but each contact only works for one company, and are working on one project at a time.</w:t>
      </w:r>
    </w:p>
    <w:p w14:paraId="6A14A254" w14:textId="77777777" w:rsidR="002E167D" w:rsidRPr="00F40AFE" w:rsidRDefault="002E167D" w:rsidP="002E167D">
      <w:pPr>
        <w:pStyle w:val="ListParagraph"/>
        <w:numPr>
          <w:ilvl w:val="0"/>
          <w:numId w:val="13"/>
        </w:numPr>
        <w:spacing w:after="0" w:line="276" w:lineRule="auto"/>
        <w:rPr>
          <w:rFonts w:cs="Arial"/>
          <w:b/>
          <w:rPrChange w:id="212" w:author="Cristiano Maia" w:date="2014-11-22T17:03:00Z">
            <w:rPr/>
          </w:rPrChange>
        </w:rPr>
        <w:pPrChange w:id="213" w:author="Cristiano Maia" w:date="2014-11-22T17:02:00Z">
          <w:pPr>
            <w:ind w:left="720" w:hanging="359"/>
            <w:jc w:val="both"/>
          </w:pPr>
        </w:pPrChange>
      </w:pPr>
      <w:del w:id="214" w:author="Cristiano Maia" w:date="2014-11-22T17:02:00Z">
        <w:r w:rsidRPr="00F40AFE" w:rsidDel="00D46042">
          <w:rPr>
            <w:rFonts w:cs="Arial"/>
            <w:b/>
            <w:rPrChange w:id="215" w:author="Cristiano Maia" w:date="2014-11-22T17:03:00Z">
              <w:rPr/>
            </w:rPrChange>
          </w:rPr>
          <w:delText>6)</w:delText>
        </w:r>
        <w:r w:rsidRPr="00F40AFE" w:rsidDel="00D46042">
          <w:rPr>
            <w:rFonts w:eastAsia="Times New Roman" w:cs="Arial"/>
            <w:b/>
            <w:rPrChange w:id="216" w:author="Cristiano Maia" w:date="2014-11-22T17:03:00Z">
              <w:rPr>
                <w:rFonts w:ascii="Times New Roman" w:eastAsia="Times New Roman" w:hAnsi="Times New Roman" w:cs="Times New Roman"/>
                <w:sz w:val="14"/>
              </w:rPr>
            </w:rPrChange>
          </w:rPr>
          <w:delText xml:space="preserve">    </w:delText>
        </w:r>
      </w:del>
      <w:r w:rsidRPr="00F40AFE">
        <w:rPr>
          <w:rFonts w:cs="Arial"/>
          <w:b/>
          <w:rPrChange w:id="217" w:author="Cristiano Maia" w:date="2014-11-22T17:03:00Z">
            <w:rPr/>
          </w:rPrChange>
        </w:rPr>
        <w:t xml:space="preserve">Project </w:t>
      </w:r>
      <w:ins w:id="218" w:author="Cristiano Maia" w:date="2014-11-22T17:10:00Z">
        <w:r w:rsidRPr="00F40AFE">
          <w:rPr>
            <w:b/>
          </w:rPr>
          <w:t>–</w:t>
        </w:r>
      </w:ins>
      <w:del w:id="219" w:author="Cristiano Maia" w:date="2014-11-22T17:10:00Z">
        <w:r w:rsidRPr="00F40AFE" w:rsidDel="00936169">
          <w:rPr>
            <w:rFonts w:cs="Arial"/>
            <w:b/>
            <w:rPrChange w:id="220" w:author="Cristiano Maia" w:date="2014-11-22T17:03:00Z">
              <w:rPr/>
            </w:rPrChange>
          </w:rPr>
          <w:delText>-</w:delText>
        </w:r>
      </w:del>
      <w:r w:rsidRPr="00F40AFE">
        <w:rPr>
          <w:rFonts w:cs="Arial"/>
          <w:b/>
          <w:rPrChange w:id="221" w:author="Cristiano Maia" w:date="2014-11-22T17:03:00Z">
            <w:rPr/>
          </w:rPrChange>
        </w:rPr>
        <w:t xml:space="preserve"> </w:t>
      </w:r>
      <w:del w:id="222" w:author="Cristiano Maia" w:date="2014-11-22T17:10:00Z">
        <w:r w:rsidRPr="00F40AFE" w:rsidDel="00936169">
          <w:rPr>
            <w:rFonts w:cs="Arial"/>
            <w:b/>
            <w:rPrChange w:id="223" w:author="Cristiano Maia" w:date="2014-11-22T17:03:00Z">
              <w:rPr/>
            </w:rPrChange>
          </w:rPr>
          <w:delText xml:space="preserve">event </w:delText>
        </w:r>
      </w:del>
      <w:ins w:id="224" w:author="Cristiano Maia" w:date="2014-11-22T17:10:00Z">
        <w:r w:rsidRPr="00F40AFE">
          <w:rPr>
            <w:b/>
          </w:rPr>
          <w:t>E</w:t>
        </w:r>
        <w:r w:rsidRPr="00F40AFE">
          <w:rPr>
            <w:rFonts w:cs="Arial"/>
            <w:b/>
            <w:rPrChange w:id="225" w:author="Cristiano Maia" w:date="2014-11-22T17:03:00Z">
              <w:rPr/>
            </w:rPrChange>
          </w:rPr>
          <w:t xml:space="preserve">vent </w:t>
        </w:r>
      </w:ins>
      <w:del w:id="226" w:author="Cristiano Maia" w:date="2014-11-22T17:10:00Z">
        <w:r w:rsidRPr="00F40AFE" w:rsidDel="00936169">
          <w:rPr>
            <w:rFonts w:cs="Arial"/>
            <w:b/>
            <w:rPrChange w:id="227" w:author="Cristiano Maia" w:date="2014-11-22T17:03:00Z">
              <w:rPr/>
            </w:rPrChange>
          </w:rPr>
          <w:delText xml:space="preserve">- </w:delText>
        </w:r>
      </w:del>
      <w:ins w:id="228" w:author="Cristiano Maia" w:date="2014-11-22T17:10:00Z">
        <w:r w:rsidRPr="00F40AFE">
          <w:rPr>
            <w:b/>
          </w:rPr>
          <w:t>–</w:t>
        </w:r>
        <w:r w:rsidRPr="00F40AFE">
          <w:rPr>
            <w:rFonts w:cs="Arial"/>
            <w:b/>
            <w:rPrChange w:id="229" w:author="Cristiano Maia" w:date="2014-11-22T17:03:00Z">
              <w:rPr/>
            </w:rPrChange>
          </w:rPr>
          <w:t xml:space="preserve"> </w:t>
        </w:r>
      </w:ins>
      <w:del w:id="230" w:author="Cristiano Maia" w:date="2014-11-22T17:10:00Z">
        <w:r w:rsidRPr="00F40AFE" w:rsidDel="00936169">
          <w:rPr>
            <w:rFonts w:cs="Arial"/>
            <w:b/>
            <w:rPrChange w:id="231" w:author="Cristiano Maia" w:date="2014-11-22T17:03:00Z">
              <w:rPr/>
            </w:rPrChange>
          </w:rPr>
          <w:delText>session</w:delText>
        </w:r>
      </w:del>
      <w:ins w:id="232" w:author="Cristiano Maia" w:date="2014-11-22T17:10:00Z">
        <w:r w:rsidRPr="00F40AFE">
          <w:rPr>
            <w:b/>
          </w:rPr>
          <w:t>S</w:t>
        </w:r>
        <w:r w:rsidRPr="00F40AFE">
          <w:rPr>
            <w:rFonts w:cs="Arial"/>
            <w:b/>
            <w:rPrChange w:id="233" w:author="Cristiano Maia" w:date="2014-11-22T17:03:00Z">
              <w:rPr/>
            </w:rPrChange>
          </w:rPr>
          <w:t>ession</w:t>
        </w:r>
      </w:ins>
    </w:p>
    <w:p w14:paraId="34A450E0" w14:textId="77777777" w:rsidR="002E167D" w:rsidRPr="002E167D" w:rsidDel="00DB0CF3" w:rsidRDefault="002E167D" w:rsidP="002E167D">
      <w:pPr>
        <w:jc w:val="both"/>
        <w:rPr>
          <w:del w:id="234" w:author="Cristiano Maia" w:date="2014-11-22T17:07:00Z"/>
          <w:rFonts w:cs="Arial"/>
          <w:rPrChange w:id="235" w:author="Cristiano Maia" w:date="2014-11-22T17:03:00Z">
            <w:rPr>
              <w:del w:id="236" w:author="Cristiano Maia" w:date="2014-11-22T17:07:00Z"/>
            </w:rPr>
          </w:rPrChange>
        </w:rPr>
      </w:pPr>
      <w:r w:rsidRPr="002E167D">
        <w:rPr>
          <w:rFonts w:cs="Arial"/>
          <w:rPrChange w:id="237" w:author="Cristiano Maia" w:date="2014-11-22T17:03:00Z">
            <w:rPr/>
          </w:rPrChange>
        </w:rPr>
        <w:t>An event can have 0 (if the event is online) or many sessions. Events are optional for each Project but one event can only be related to one Project at time.</w:t>
      </w:r>
    </w:p>
    <w:p w14:paraId="1EBF6B7B" w14:textId="77777777" w:rsidR="002E167D" w:rsidRPr="002E167D" w:rsidDel="00DB0CF3" w:rsidRDefault="002E167D" w:rsidP="002E167D">
      <w:pPr>
        <w:jc w:val="both"/>
        <w:rPr>
          <w:ins w:id="238" w:author="Jade" w:date="2014-11-22T14:10:00Z"/>
          <w:del w:id="239" w:author="Cristiano Maia" w:date="2014-11-22T17:07:00Z"/>
          <w:rFonts w:cs="Arial"/>
          <w:rPrChange w:id="240" w:author="Cristiano Maia" w:date="2014-11-22T17:03:00Z">
            <w:rPr>
              <w:ins w:id="241" w:author="Jade" w:date="2014-11-22T14:10:00Z"/>
              <w:del w:id="242" w:author="Cristiano Maia" w:date="2014-11-22T17:07:00Z"/>
            </w:rPr>
          </w:rPrChange>
        </w:rPr>
      </w:pPr>
      <w:del w:id="243" w:author="Cristiano Maia" w:date="2014-11-22T17:07:00Z">
        <w:r w:rsidRPr="002E167D" w:rsidDel="00DB0CF3">
          <w:rPr>
            <w:rFonts w:cs="Arial"/>
            <w:rPrChange w:id="244" w:author="Cristiano Maia" w:date="2014-11-22T17:03:00Z">
              <w:rPr/>
            </w:rPrChange>
          </w:rPr>
          <w:delText xml:space="preserve"> </w:delText>
        </w:r>
      </w:del>
    </w:p>
    <w:p w14:paraId="636A0904" w14:textId="77777777" w:rsidR="002E167D" w:rsidRPr="002E167D" w:rsidRDefault="002E167D" w:rsidP="002E167D">
      <w:pPr>
        <w:jc w:val="both"/>
        <w:rPr>
          <w:rFonts w:cs="Arial"/>
          <w:rPrChange w:id="245" w:author="Cristiano Maia" w:date="2014-11-22T17:03:00Z">
            <w:rPr/>
          </w:rPrChange>
        </w:rPr>
      </w:pPr>
    </w:p>
    <w:p w14:paraId="75E8D117" w14:textId="77777777" w:rsidR="002E167D" w:rsidRPr="00F40AFE" w:rsidRDefault="002E167D" w:rsidP="002E167D">
      <w:pPr>
        <w:pStyle w:val="ListParagraph"/>
        <w:numPr>
          <w:ilvl w:val="0"/>
          <w:numId w:val="13"/>
        </w:numPr>
        <w:spacing w:after="0" w:line="276" w:lineRule="auto"/>
        <w:rPr>
          <w:rFonts w:cs="Arial"/>
          <w:b/>
          <w:rPrChange w:id="246" w:author="Cristiano Maia" w:date="2014-11-22T17:03:00Z">
            <w:rPr/>
          </w:rPrChange>
        </w:rPr>
        <w:pPrChange w:id="247" w:author="Cristiano Maia" w:date="2014-11-22T17:02:00Z">
          <w:pPr>
            <w:ind w:left="720" w:hanging="359"/>
            <w:jc w:val="both"/>
          </w:pPr>
        </w:pPrChange>
      </w:pPr>
      <w:del w:id="248" w:author="Cristiano Maia" w:date="2014-11-22T17:02:00Z">
        <w:r w:rsidRPr="00F40AFE" w:rsidDel="00D46042">
          <w:rPr>
            <w:rFonts w:cs="Arial"/>
            <w:b/>
            <w:rPrChange w:id="249" w:author="Cristiano Maia" w:date="2014-11-22T17:03:00Z">
              <w:rPr/>
            </w:rPrChange>
          </w:rPr>
          <w:delText>7)</w:delText>
        </w:r>
        <w:r w:rsidRPr="00F40AFE" w:rsidDel="00D46042">
          <w:rPr>
            <w:rFonts w:eastAsia="Times New Roman" w:cs="Arial"/>
            <w:b/>
            <w:rPrChange w:id="250" w:author="Cristiano Maia" w:date="2014-11-22T17:03:00Z">
              <w:rPr>
                <w:rFonts w:ascii="Times New Roman" w:eastAsia="Times New Roman" w:hAnsi="Times New Roman" w:cs="Times New Roman"/>
                <w:sz w:val="14"/>
              </w:rPr>
            </w:rPrChange>
          </w:rPr>
          <w:delText xml:space="preserve">    </w:delText>
        </w:r>
      </w:del>
      <w:r w:rsidRPr="00F40AFE">
        <w:rPr>
          <w:rFonts w:cs="Arial"/>
          <w:b/>
          <w:rPrChange w:id="251" w:author="Cristiano Maia" w:date="2014-11-22T17:03:00Z">
            <w:rPr/>
          </w:rPrChange>
        </w:rPr>
        <w:t xml:space="preserve">Session </w:t>
      </w:r>
      <w:ins w:id="252" w:author="Cristiano Maia" w:date="2014-11-22T17:11:00Z">
        <w:r w:rsidRPr="00F40AFE">
          <w:rPr>
            <w:b/>
          </w:rPr>
          <w:t>–</w:t>
        </w:r>
      </w:ins>
      <w:del w:id="253" w:author="Cristiano Maia" w:date="2014-11-22T17:11:00Z">
        <w:r w:rsidRPr="00F40AFE" w:rsidDel="00936169">
          <w:rPr>
            <w:rFonts w:cs="Arial"/>
            <w:b/>
            <w:rPrChange w:id="254" w:author="Cristiano Maia" w:date="2014-11-22T17:03:00Z">
              <w:rPr/>
            </w:rPrChange>
          </w:rPr>
          <w:delText>-</w:delText>
        </w:r>
      </w:del>
      <w:r w:rsidRPr="00F40AFE">
        <w:rPr>
          <w:rFonts w:cs="Arial"/>
          <w:b/>
          <w:rPrChange w:id="255" w:author="Cristiano Maia" w:date="2014-11-22T17:03:00Z">
            <w:rPr/>
          </w:rPrChange>
        </w:rPr>
        <w:t xml:space="preserve"> </w:t>
      </w:r>
      <w:del w:id="256" w:author="Cristiano Maia" w:date="2014-11-22T17:11:00Z">
        <w:r w:rsidRPr="00F40AFE" w:rsidDel="00936169">
          <w:rPr>
            <w:rFonts w:cs="Arial"/>
            <w:b/>
            <w:rPrChange w:id="257" w:author="Cristiano Maia" w:date="2014-11-22T17:03:00Z">
              <w:rPr/>
            </w:rPrChange>
          </w:rPr>
          <w:delText xml:space="preserve">booking </w:delText>
        </w:r>
      </w:del>
      <w:ins w:id="258" w:author="Cristiano Maia" w:date="2014-11-22T17:11:00Z">
        <w:r w:rsidRPr="00F40AFE">
          <w:rPr>
            <w:b/>
          </w:rPr>
          <w:t>B</w:t>
        </w:r>
        <w:r w:rsidRPr="00F40AFE">
          <w:rPr>
            <w:rFonts w:cs="Arial"/>
            <w:b/>
            <w:rPrChange w:id="259" w:author="Cristiano Maia" w:date="2014-11-22T17:03:00Z">
              <w:rPr/>
            </w:rPrChange>
          </w:rPr>
          <w:t xml:space="preserve">ooking </w:t>
        </w:r>
        <w:r w:rsidRPr="00F40AFE">
          <w:rPr>
            <w:b/>
          </w:rPr>
          <w:t>–</w:t>
        </w:r>
      </w:ins>
      <w:del w:id="260" w:author="Cristiano Maia" w:date="2014-11-22T17:11:00Z">
        <w:r w:rsidRPr="00F40AFE" w:rsidDel="00936169">
          <w:rPr>
            <w:rFonts w:cs="Arial"/>
            <w:b/>
            <w:rPrChange w:id="261" w:author="Cristiano Maia" w:date="2014-11-22T17:03:00Z">
              <w:rPr/>
            </w:rPrChange>
          </w:rPr>
          <w:delText>-</w:delText>
        </w:r>
      </w:del>
      <w:r w:rsidRPr="00F40AFE">
        <w:rPr>
          <w:rFonts w:cs="Arial"/>
          <w:b/>
          <w:rPrChange w:id="262" w:author="Cristiano Maia" w:date="2014-11-22T17:03:00Z">
            <w:rPr/>
          </w:rPrChange>
        </w:rPr>
        <w:t xml:space="preserve"> </w:t>
      </w:r>
      <w:del w:id="263" w:author="Cristiano Maia" w:date="2014-11-22T17:11:00Z">
        <w:r w:rsidRPr="00F40AFE" w:rsidDel="00936169">
          <w:rPr>
            <w:rFonts w:cs="Arial"/>
            <w:b/>
            <w:rPrChange w:id="264" w:author="Cristiano Maia" w:date="2014-11-22T17:03:00Z">
              <w:rPr/>
            </w:rPrChange>
          </w:rPr>
          <w:delText xml:space="preserve">venue </w:delText>
        </w:r>
      </w:del>
      <w:ins w:id="265" w:author="Cristiano Maia" w:date="2014-11-22T17:11:00Z">
        <w:r w:rsidRPr="00F40AFE">
          <w:rPr>
            <w:b/>
          </w:rPr>
          <w:t>V</w:t>
        </w:r>
        <w:r w:rsidRPr="00F40AFE">
          <w:rPr>
            <w:rFonts w:cs="Arial"/>
            <w:b/>
            <w:rPrChange w:id="266" w:author="Cristiano Maia" w:date="2014-11-22T17:03:00Z">
              <w:rPr/>
            </w:rPrChange>
          </w:rPr>
          <w:t xml:space="preserve">enue </w:t>
        </w:r>
      </w:ins>
      <w:del w:id="267" w:author="Cristiano Maia" w:date="2014-11-22T17:11:00Z">
        <w:r w:rsidRPr="00F40AFE" w:rsidDel="00936169">
          <w:rPr>
            <w:rFonts w:cs="Arial"/>
            <w:b/>
            <w:rPrChange w:id="268" w:author="Cristiano Maia" w:date="2014-11-22T17:03:00Z">
              <w:rPr/>
            </w:rPrChange>
          </w:rPr>
          <w:delText>address</w:delText>
        </w:r>
      </w:del>
      <w:ins w:id="269" w:author="Cristiano Maia" w:date="2014-11-22T17:11:00Z">
        <w:r w:rsidRPr="00F40AFE">
          <w:rPr>
            <w:b/>
          </w:rPr>
          <w:t>A</w:t>
        </w:r>
        <w:r w:rsidRPr="00F40AFE">
          <w:rPr>
            <w:rFonts w:cs="Arial"/>
            <w:b/>
            <w:rPrChange w:id="270" w:author="Cristiano Maia" w:date="2014-11-22T17:03:00Z">
              <w:rPr/>
            </w:rPrChange>
          </w:rPr>
          <w:t>ddress</w:t>
        </w:r>
      </w:ins>
    </w:p>
    <w:p w14:paraId="459C88A5" w14:textId="60EFAB07" w:rsidR="002E167D" w:rsidRPr="002E167D" w:rsidRDefault="002E167D" w:rsidP="002E167D">
      <w:pPr>
        <w:jc w:val="both"/>
        <w:rPr>
          <w:rFonts w:cs="Arial"/>
          <w:rPrChange w:id="271" w:author="Cristiano Maia" w:date="2014-11-22T17:03:00Z">
            <w:rPr/>
          </w:rPrChange>
        </w:rPr>
      </w:pPr>
      <w:r w:rsidRPr="00F40AFE">
        <w:rPr>
          <w:rFonts w:cs="Arial"/>
          <w:rPrChange w:id="272" w:author="Cristiano Maia" w:date="2014-11-22T17:03:00Z">
            <w:rPr/>
          </w:rPrChange>
        </w:rPr>
        <w:t>The marketing department has a list of venues names and locations. These venues are booked by</w:t>
      </w:r>
      <w:r w:rsidRPr="002E167D">
        <w:rPr>
          <w:rFonts w:cs="Arial"/>
          <w:rPrChange w:id="273" w:author="Cristiano Maia" w:date="2014-11-22T17:03:00Z">
            <w:rPr/>
          </w:rPrChange>
        </w:rPr>
        <w:t xml:space="preserve"> event sessions, each session is part of an event.</w:t>
      </w:r>
    </w:p>
    <w:p w14:paraId="21330021" w14:textId="77777777" w:rsidR="002E167D" w:rsidRPr="00F40AFE" w:rsidRDefault="002E167D" w:rsidP="002E167D">
      <w:pPr>
        <w:pStyle w:val="ListParagraph"/>
        <w:numPr>
          <w:ilvl w:val="0"/>
          <w:numId w:val="13"/>
        </w:numPr>
        <w:spacing w:after="0" w:line="276" w:lineRule="auto"/>
        <w:rPr>
          <w:rFonts w:cs="Arial"/>
          <w:b/>
          <w:rPrChange w:id="274" w:author="Cristiano Maia" w:date="2014-11-22T17:03:00Z">
            <w:rPr/>
          </w:rPrChange>
        </w:rPr>
        <w:pPrChange w:id="275" w:author="Cristiano Maia" w:date="2014-11-22T17:02:00Z">
          <w:pPr>
            <w:ind w:left="720" w:hanging="359"/>
            <w:jc w:val="both"/>
          </w:pPr>
        </w:pPrChange>
      </w:pPr>
      <w:del w:id="276" w:author="Cristiano Maia" w:date="2014-11-22T17:02:00Z">
        <w:r w:rsidRPr="00F40AFE" w:rsidDel="00D46042">
          <w:rPr>
            <w:rFonts w:cs="Arial"/>
            <w:b/>
            <w:rPrChange w:id="277" w:author="Cristiano Maia" w:date="2014-11-22T17:03:00Z">
              <w:rPr/>
            </w:rPrChange>
          </w:rPr>
          <w:delText>8)</w:delText>
        </w:r>
        <w:r w:rsidRPr="00F40AFE" w:rsidDel="00D46042">
          <w:rPr>
            <w:rFonts w:eastAsia="Times New Roman" w:cs="Arial"/>
            <w:b/>
            <w:rPrChange w:id="278" w:author="Cristiano Maia" w:date="2014-11-22T17:03:00Z">
              <w:rPr>
                <w:rFonts w:ascii="Times New Roman" w:eastAsia="Times New Roman" w:hAnsi="Times New Roman" w:cs="Times New Roman"/>
                <w:sz w:val="14"/>
              </w:rPr>
            </w:rPrChange>
          </w:rPr>
          <w:delText xml:space="preserve">    </w:delText>
        </w:r>
      </w:del>
      <w:del w:id="279" w:author="Cristiano Maia" w:date="2014-11-22T17:11:00Z">
        <w:r w:rsidRPr="00F40AFE" w:rsidDel="00936169">
          <w:rPr>
            <w:rFonts w:cs="Arial"/>
            <w:b/>
            <w:rPrChange w:id="280" w:author="Cristiano Maia" w:date="2014-11-22T17:03:00Z">
              <w:rPr/>
            </w:rPrChange>
          </w:rPr>
          <w:delText>S</w:delText>
        </w:r>
      </w:del>
      <w:ins w:id="281" w:author="Cristiano Maia" w:date="2014-11-22T17:11:00Z">
        <w:r w:rsidRPr="00F40AFE">
          <w:rPr>
            <w:b/>
          </w:rPr>
          <w:t>S</w:t>
        </w:r>
      </w:ins>
      <w:r w:rsidRPr="00F40AFE">
        <w:rPr>
          <w:rFonts w:cs="Arial"/>
          <w:b/>
          <w:rPrChange w:id="282" w:author="Cristiano Maia" w:date="2014-11-22T17:03:00Z">
            <w:rPr/>
          </w:rPrChange>
        </w:rPr>
        <w:t xml:space="preserve">ession </w:t>
      </w:r>
      <w:ins w:id="283" w:author="Cristiano Maia" w:date="2014-11-22T17:11:00Z">
        <w:r w:rsidRPr="00F40AFE">
          <w:rPr>
            <w:b/>
          </w:rPr>
          <w:t>–</w:t>
        </w:r>
      </w:ins>
      <w:del w:id="284" w:author="Cristiano Maia" w:date="2014-11-22T17:11:00Z">
        <w:r w:rsidRPr="00F40AFE" w:rsidDel="00936169">
          <w:rPr>
            <w:rFonts w:cs="Arial"/>
            <w:b/>
            <w:rPrChange w:id="285" w:author="Cristiano Maia" w:date="2014-11-22T17:03:00Z">
              <w:rPr/>
            </w:rPrChange>
          </w:rPr>
          <w:delText>-</w:delText>
        </w:r>
      </w:del>
      <w:r w:rsidRPr="00F40AFE">
        <w:rPr>
          <w:rFonts w:cs="Arial"/>
          <w:b/>
          <w:rPrChange w:id="286" w:author="Cristiano Maia" w:date="2014-11-22T17:03:00Z">
            <w:rPr/>
          </w:rPrChange>
        </w:rPr>
        <w:t xml:space="preserve"> </w:t>
      </w:r>
      <w:del w:id="287" w:author="Cristiano Maia" w:date="2014-11-22T17:11:00Z">
        <w:r w:rsidRPr="00F40AFE" w:rsidDel="00936169">
          <w:rPr>
            <w:rFonts w:cs="Arial"/>
            <w:b/>
            <w:rPrChange w:id="288" w:author="Cristiano Maia" w:date="2014-11-22T17:03:00Z">
              <w:rPr/>
            </w:rPrChange>
          </w:rPr>
          <w:delText>Attendees</w:delText>
        </w:r>
      </w:del>
      <w:ins w:id="289" w:author="Cristiano Maia" w:date="2014-11-22T17:11:00Z">
        <w:r w:rsidRPr="00F40AFE">
          <w:rPr>
            <w:b/>
          </w:rPr>
          <w:t>A</w:t>
        </w:r>
        <w:r w:rsidRPr="00F40AFE">
          <w:rPr>
            <w:rFonts w:cs="Arial"/>
            <w:b/>
            <w:rPrChange w:id="290" w:author="Cristiano Maia" w:date="2014-11-22T17:03:00Z">
              <w:rPr/>
            </w:rPrChange>
          </w:rPr>
          <w:t>ttendees</w:t>
        </w:r>
      </w:ins>
    </w:p>
    <w:p w14:paraId="48EAE290" w14:textId="231244EC" w:rsidR="002E167D" w:rsidRPr="002E167D" w:rsidRDefault="002E167D" w:rsidP="002E167D">
      <w:pPr>
        <w:jc w:val="both"/>
        <w:rPr>
          <w:rFonts w:cs="Arial"/>
          <w:rPrChange w:id="291" w:author="Cristiano Maia" w:date="2014-11-22T17:03:00Z">
            <w:rPr/>
          </w:rPrChange>
        </w:rPr>
      </w:pPr>
      <w:r w:rsidRPr="002E167D">
        <w:rPr>
          <w:rFonts w:cs="Arial"/>
          <w:rPrChange w:id="292" w:author="Cristiano Maia" w:date="2014-11-22T17:03:00Z">
            <w:rPr/>
          </w:rPrChange>
        </w:rPr>
        <w:t xml:space="preserve">At each event attendees must register to be at the event and in turn each session can record who and how many attendees were at that specific session. </w:t>
      </w:r>
    </w:p>
    <w:p w14:paraId="76029244" w14:textId="77777777" w:rsidR="002E167D" w:rsidRPr="00F40AFE" w:rsidDel="00D46042" w:rsidRDefault="002E167D" w:rsidP="002E167D">
      <w:pPr>
        <w:pStyle w:val="ListParagraph"/>
        <w:numPr>
          <w:ilvl w:val="0"/>
          <w:numId w:val="13"/>
        </w:numPr>
        <w:spacing w:line="276" w:lineRule="auto"/>
        <w:rPr>
          <w:del w:id="293" w:author="Cristiano Maia" w:date="2014-11-22T17:03:00Z"/>
          <w:rFonts w:cs="Arial"/>
          <w:b/>
          <w:rPrChange w:id="294" w:author="Cristiano Maia" w:date="2014-11-22T17:03:00Z">
            <w:rPr>
              <w:del w:id="295" w:author="Cristiano Maia" w:date="2014-11-22T17:03:00Z"/>
            </w:rPr>
          </w:rPrChange>
        </w:rPr>
        <w:pPrChange w:id="296" w:author="Cristiano Maia" w:date="2014-11-22T17:02:00Z">
          <w:pPr>
            <w:ind w:left="720" w:hanging="359"/>
            <w:jc w:val="both"/>
          </w:pPr>
        </w:pPrChange>
      </w:pPr>
      <w:del w:id="297" w:author="Cristiano Maia" w:date="2014-11-22T17:02:00Z">
        <w:r w:rsidRPr="00F40AFE" w:rsidDel="00D46042">
          <w:rPr>
            <w:rFonts w:cs="Arial"/>
            <w:b/>
            <w:rPrChange w:id="298" w:author="Cristiano Maia" w:date="2014-11-22T17:03:00Z">
              <w:rPr/>
            </w:rPrChange>
          </w:rPr>
          <w:delText>9)</w:delText>
        </w:r>
        <w:r w:rsidRPr="00F40AFE" w:rsidDel="00D46042">
          <w:rPr>
            <w:rFonts w:eastAsia="Times New Roman" w:cs="Arial"/>
            <w:b/>
            <w:rPrChange w:id="299" w:author="Cristiano Maia" w:date="2014-11-22T17:03:00Z">
              <w:rPr>
                <w:rFonts w:ascii="Times New Roman" w:eastAsia="Times New Roman" w:hAnsi="Times New Roman" w:cs="Times New Roman"/>
                <w:sz w:val="14"/>
              </w:rPr>
            </w:rPrChange>
          </w:rPr>
          <w:delText xml:space="preserve">    </w:delText>
        </w:r>
      </w:del>
      <w:r w:rsidRPr="00F40AFE">
        <w:rPr>
          <w:rFonts w:cs="Arial"/>
          <w:b/>
          <w:rPrChange w:id="300" w:author="Cristiano Maia" w:date="2014-11-22T17:03:00Z">
            <w:rPr/>
          </w:rPrChange>
        </w:rPr>
        <w:t xml:space="preserve">Project </w:t>
      </w:r>
      <w:ins w:id="301" w:author="Cristiano Maia" w:date="2014-11-22T17:11:00Z">
        <w:r w:rsidRPr="00F40AFE">
          <w:rPr>
            <w:b/>
          </w:rPr>
          <w:t>–</w:t>
        </w:r>
      </w:ins>
      <w:del w:id="302" w:author="Cristiano Maia" w:date="2014-11-22T17:11:00Z">
        <w:r w:rsidRPr="00F40AFE" w:rsidDel="00936169">
          <w:rPr>
            <w:rFonts w:cs="Arial"/>
            <w:b/>
            <w:rPrChange w:id="303" w:author="Cristiano Maia" w:date="2014-11-22T17:03:00Z">
              <w:rPr/>
            </w:rPrChange>
          </w:rPr>
          <w:delText>-</w:delText>
        </w:r>
      </w:del>
      <w:r w:rsidRPr="00F40AFE">
        <w:rPr>
          <w:rFonts w:cs="Arial"/>
          <w:b/>
          <w:rPrChange w:id="304" w:author="Cristiano Maia" w:date="2014-11-22T17:03:00Z">
            <w:rPr/>
          </w:rPrChange>
        </w:rPr>
        <w:t xml:space="preserve"> </w:t>
      </w:r>
      <w:del w:id="305" w:author="Cristiano Maia" w:date="2014-11-22T17:11:00Z">
        <w:r w:rsidRPr="00F40AFE" w:rsidDel="00936169">
          <w:rPr>
            <w:rFonts w:cs="Arial"/>
            <w:b/>
            <w:rPrChange w:id="306" w:author="Cristiano Maia" w:date="2014-11-22T17:03:00Z">
              <w:rPr/>
            </w:rPrChange>
          </w:rPr>
          <w:delText xml:space="preserve">task </w:delText>
        </w:r>
      </w:del>
      <w:ins w:id="307" w:author="Cristiano Maia" w:date="2014-11-22T17:11:00Z">
        <w:r w:rsidRPr="00F40AFE">
          <w:rPr>
            <w:b/>
          </w:rPr>
          <w:t>T</w:t>
        </w:r>
        <w:r w:rsidRPr="00F40AFE">
          <w:rPr>
            <w:rFonts w:cs="Arial"/>
            <w:b/>
            <w:rPrChange w:id="308" w:author="Cristiano Maia" w:date="2014-11-22T17:03:00Z">
              <w:rPr/>
            </w:rPrChange>
          </w:rPr>
          <w:t xml:space="preserve">ask </w:t>
        </w:r>
        <w:r w:rsidRPr="00F40AFE">
          <w:rPr>
            <w:b/>
          </w:rPr>
          <w:t>–</w:t>
        </w:r>
      </w:ins>
      <w:del w:id="309" w:author="Cristiano Maia" w:date="2014-11-22T17:11:00Z">
        <w:r w:rsidRPr="00F40AFE" w:rsidDel="00936169">
          <w:rPr>
            <w:rFonts w:cs="Arial"/>
            <w:b/>
            <w:rPrChange w:id="310" w:author="Cristiano Maia" w:date="2014-11-22T17:03:00Z">
              <w:rPr/>
            </w:rPrChange>
          </w:rPr>
          <w:delText>-</w:delText>
        </w:r>
      </w:del>
      <w:r w:rsidRPr="00F40AFE">
        <w:rPr>
          <w:rFonts w:cs="Arial"/>
          <w:b/>
          <w:rPrChange w:id="311" w:author="Cristiano Maia" w:date="2014-11-22T17:03:00Z">
            <w:rPr/>
          </w:rPrChange>
        </w:rPr>
        <w:t xml:space="preserve"> </w:t>
      </w:r>
      <w:del w:id="312" w:author="Cristiano Maia" w:date="2014-11-22T17:11:00Z">
        <w:r w:rsidRPr="00F40AFE" w:rsidDel="00936169">
          <w:rPr>
            <w:rFonts w:cs="Arial"/>
            <w:b/>
            <w:rPrChange w:id="313" w:author="Cristiano Maia" w:date="2014-11-22T17:03:00Z">
              <w:rPr/>
            </w:rPrChange>
          </w:rPr>
          <w:delText xml:space="preserve">task </w:delText>
        </w:r>
      </w:del>
      <w:ins w:id="314" w:author="Cristiano Maia" w:date="2014-11-22T17:11:00Z">
        <w:r w:rsidRPr="00F40AFE">
          <w:rPr>
            <w:b/>
          </w:rPr>
          <w:t>T</w:t>
        </w:r>
        <w:r w:rsidRPr="00F40AFE">
          <w:rPr>
            <w:rFonts w:cs="Arial"/>
            <w:b/>
            <w:rPrChange w:id="315" w:author="Cristiano Maia" w:date="2014-11-22T17:03:00Z">
              <w:rPr/>
            </w:rPrChange>
          </w:rPr>
          <w:t xml:space="preserve">ask </w:t>
        </w:r>
      </w:ins>
      <w:del w:id="316" w:author="Cristiano Maia" w:date="2014-11-22T17:11:00Z">
        <w:r w:rsidRPr="00F40AFE" w:rsidDel="00936169">
          <w:rPr>
            <w:rFonts w:cs="Arial"/>
            <w:b/>
            <w:rPrChange w:id="317" w:author="Cristiano Maia" w:date="2014-11-22T17:03:00Z">
              <w:rPr/>
            </w:rPrChange>
          </w:rPr>
          <w:delText xml:space="preserve">history </w:delText>
        </w:r>
      </w:del>
      <w:ins w:id="318" w:author="Cristiano Maia" w:date="2014-11-22T17:11:00Z">
        <w:r w:rsidRPr="00F40AFE">
          <w:rPr>
            <w:b/>
          </w:rPr>
          <w:t>H</w:t>
        </w:r>
        <w:r w:rsidRPr="00F40AFE">
          <w:rPr>
            <w:rFonts w:cs="Arial"/>
            <w:b/>
            <w:rPrChange w:id="319" w:author="Cristiano Maia" w:date="2014-11-22T17:03:00Z">
              <w:rPr/>
            </w:rPrChange>
          </w:rPr>
          <w:t xml:space="preserve">istory </w:t>
        </w:r>
      </w:ins>
      <w:ins w:id="320" w:author="Jade" w:date="2014-11-22T14:11:00Z">
        <w:r w:rsidRPr="00F40AFE">
          <w:rPr>
            <w:rFonts w:cs="Arial"/>
            <w:b/>
            <w:rPrChange w:id="321" w:author="Cristiano Maia" w:date="2014-11-22T17:03:00Z">
              <w:rPr/>
            </w:rPrChange>
          </w:rPr>
          <w:t>–</w:t>
        </w:r>
      </w:ins>
      <w:r w:rsidRPr="00F40AFE">
        <w:rPr>
          <w:rFonts w:cs="Arial"/>
          <w:b/>
          <w:rPrChange w:id="322" w:author="Cristiano Maia" w:date="2014-11-22T17:03:00Z">
            <w:rPr/>
          </w:rPrChange>
        </w:rPr>
        <w:t xml:space="preserve"> </w:t>
      </w:r>
      <w:del w:id="323" w:author="Cristiano Maia" w:date="2014-11-22T17:11:00Z">
        <w:r w:rsidRPr="00F40AFE" w:rsidDel="00936169">
          <w:rPr>
            <w:rFonts w:cs="Arial"/>
            <w:b/>
            <w:rPrChange w:id="324" w:author="Cristiano Maia" w:date="2014-11-22T17:03:00Z">
              <w:rPr/>
            </w:rPrChange>
          </w:rPr>
          <w:delText>staff</w:delText>
        </w:r>
      </w:del>
      <w:ins w:id="325" w:author="Cristiano Maia" w:date="2014-11-22T17:11:00Z">
        <w:r w:rsidRPr="00F40AFE">
          <w:rPr>
            <w:b/>
          </w:rPr>
          <w:t>S</w:t>
        </w:r>
        <w:r w:rsidRPr="00F40AFE">
          <w:rPr>
            <w:rFonts w:cs="Arial"/>
            <w:b/>
            <w:rPrChange w:id="326" w:author="Cristiano Maia" w:date="2014-11-22T17:03:00Z">
              <w:rPr/>
            </w:rPrChange>
          </w:rPr>
          <w:t>taff</w:t>
        </w:r>
      </w:ins>
    </w:p>
    <w:p w14:paraId="5BB22061" w14:textId="77777777" w:rsidR="002E167D" w:rsidRPr="00F40AFE" w:rsidRDefault="002E167D" w:rsidP="002E167D">
      <w:pPr>
        <w:pStyle w:val="ListParagraph"/>
        <w:numPr>
          <w:ilvl w:val="0"/>
          <w:numId w:val="13"/>
        </w:numPr>
        <w:spacing w:after="0" w:line="276" w:lineRule="auto"/>
        <w:jc w:val="both"/>
        <w:rPr>
          <w:rFonts w:cs="Arial"/>
          <w:b/>
          <w:rPrChange w:id="327" w:author="Cristiano Maia" w:date="2014-11-22T17:03:00Z">
            <w:rPr/>
          </w:rPrChange>
        </w:rPr>
        <w:pPrChange w:id="328" w:author="Cristiano Maia" w:date="2014-11-22T17:03:00Z">
          <w:pPr>
            <w:jc w:val="both"/>
          </w:pPr>
        </w:pPrChange>
      </w:pPr>
    </w:p>
    <w:p w14:paraId="62C87885" w14:textId="586D1A22" w:rsidR="002E167D" w:rsidRDefault="002E167D" w:rsidP="002E167D">
      <w:pPr>
        <w:jc w:val="both"/>
        <w:rPr>
          <w:rFonts w:cs="Arial"/>
        </w:rPr>
      </w:pPr>
      <w:r w:rsidRPr="002E167D">
        <w:rPr>
          <w:rFonts w:cs="Arial"/>
          <w:rPrChange w:id="329" w:author="Cristiano Maia" w:date="2014-11-22T17:03:00Z">
            <w:rPr/>
          </w:rPrChange>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bookmarkStart w:id="330" w:name="_GoBack"/>
      <w:bookmarkEnd w:id="330"/>
      <w:r w:rsidRPr="002E167D">
        <w:rPr>
          <w:rFonts w:cs="Arial"/>
          <w:rPrChange w:id="331" w:author="Cristiano Maia" w:date="2014-11-22T17:03:00Z">
            <w:rPr/>
          </w:rPrChange>
        </w:rPr>
        <w:t>.</w:t>
      </w:r>
    </w:p>
    <w:p w14:paraId="7216EF87" w14:textId="77777777" w:rsidR="00F40AFE" w:rsidRDefault="00F40AFE" w:rsidP="002E167D">
      <w:pPr>
        <w:jc w:val="both"/>
        <w:sectPr w:rsidR="00F40AFE" w:rsidSect="00A11145">
          <w:type w:val="continuous"/>
          <w:pgSz w:w="11906" w:h="16838"/>
          <w:pgMar w:top="1440" w:right="1440" w:bottom="1440" w:left="1440" w:header="708" w:footer="708" w:gutter="0"/>
          <w:cols w:space="708"/>
          <w:titlePg/>
          <w:docGrid w:linePitch="360"/>
        </w:sectPr>
      </w:pPr>
    </w:p>
    <w:p w14:paraId="71F8CE57" w14:textId="0316E08F" w:rsidR="00F40AFE" w:rsidRDefault="00F40AFE" w:rsidP="002E167D">
      <w:pPr>
        <w:jc w:val="both"/>
      </w:pPr>
      <w:r>
        <w:lastRenderedPageBreak/>
        <w:pict w14:anchorId="691BEF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9.4pt;height:460.45pt">
            <v:imagedata r:id="rId11" o:title="Final_ERD_v3"/>
          </v:shape>
        </w:pict>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p>
    <w:p w14:paraId="742F973A" w14:textId="3FEC8D27" w:rsidR="002045A8" w:rsidRDefault="002045A8" w:rsidP="00F84728">
      <w:pPr>
        <w:pStyle w:val="Heading2"/>
        <w:rPr>
          <w:color w:val="0066BB"/>
        </w:rPr>
      </w:pPr>
      <w:bookmarkStart w:id="332" w:name="_Toc404440083"/>
      <w:bookmarkEnd w:id="9"/>
      <w:bookmarkEnd w:id="10"/>
      <w:r>
        <w:lastRenderedPageBreak/>
        <w:t>Advantages and Disadvantages to Using a Data Warehouse</w:t>
      </w:r>
      <w:bookmarkEnd w:id="332"/>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333" w:name="_Toc404440084"/>
      <w:r w:rsidRPr="00996D0B">
        <w:t>Data mark design</w:t>
      </w:r>
      <w:bookmarkEnd w:id="333"/>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334" w:name="_Toc404440085"/>
      <w:r w:rsidRPr="000143D5">
        <w:rPr>
          <w:iCs/>
        </w:rPr>
        <w:t>ETL process</w:t>
      </w:r>
      <w:bookmarkEnd w:id="334"/>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335" w:name="_Toc404440086"/>
      <w:r w:rsidRPr="000143D5">
        <w:t>O</w:t>
      </w:r>
      <w:r>
        <w:t>LAP</w:t>
      </w:r>
      <w:bookmarkEnd w:id="335"/>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336" w:name="_Toc404440087"/>
      <w:r w:rsidRPr="000143D5">
        <w:t>Conclusion</w:t>
      </w:r>
      <w:bookmarkEnd w:id="336"/>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lastRenderedPageBreak/>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337" w:name="_Toc404440088"/>
      <w:r>
        <w:t>References</w:t>
      </w:r>
      <w:bookmarkEnd w:id="337"/>
    </w:p>
    <w:p w14:paraId="63C96C14" w14:textId="77777777" w:rsidR="00395808" w:rsidRPr="00395808" w:rsidRDefault="00395808">
      <w:pPr>
        <w:pStyle w:val="NormalWeb"/>
        <w:ind w:left="480" w:hanging="480"/>
        <w:divId w:val="1302614643"/>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395808">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41442823" w14:textId="77777777" w:rsidR="00395808" w:rsidRPr="00395808" w:rsidRDefault="00395808">
      <w:pPr>
        <w:pStyle w:val="NormalWeb"/>
        <w:ind w:left="480" w:hanging="480"/>
        <w:divId w:val="1302614643"/>
        <w:rPr>
          <w:rFonts w:ascii="Calibri" w:hAnsi="Calibri"/>
          <w:noProof/>
          <w:sz w:val="22"/>
        </w:rPr>
      </w:pPr>
      <w:r w:rsidRPr="00395808">
        <w:rPr>
          <w:rFonts w:ascii="Calibri" w:hAnsi="Calibri"/>
          <w:noProof/>
          <w:sz w:val="22"/>
        </w:rPr>
        <w:t>Power, D., Ask Dan! about DSS - What are advantages and disadvantages of data warehouses? Available at: http://dssresources.com/faq/index.php?action=artikel&amp;id=180 [Accessed November 14, 2014].</w:t>
      </w:r>
    </w:p>
    <w:p w14:paraId="6EC49DA1" w14:textId="77777777" w:rsidR="00A958D4" w:rsidRPr="00395808" w:rsidRDefault="00395808" w:rsidP="00395808">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pStyle w:val="TOC2"/>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2"/>
  </w:num>
  <w:num w:numId="4">
    <w:abstractNumId w:val="7"/>
  </w:num>
  <w:num w:numId="5">
    <w:abstractNumId w:val="1"/>
  </w:num>
  <w:num w:numId="6">
    <w:abstractNumId w:val="8"/>
  </w:num>
  <w:num w:numId="7">
    <w:abstractNumId w:val="0"/>
  </w:num>
  <w:num w:numId="8">
    <w:abstractNumId w:val="11"/>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547F"/>
    <w:rsid w:val="000420B8"/>
    <w:rsid w:val="00065E2C"/>
    <w:rsid w:val="00072C99"/>
    <w:rsid w:val="00081662"/>
    <w:rsid w:val="0008558C"/>
    <w:rsid w:val="00095D02"/>
    <w:rsid w:val="000A1D99"/>
    <w:rsid w:val="000B273E"/>
    <w:rsid w:val="000D2154"/>
    <w:rsid w:val="001074DF"/>
    <w:rsid w:val="00136821"/>
    <w:rsid w:val="00193E88"/>
    <w:rsid w:val="00203BE1"/>
    <w:rsid w:val="002045A8"/>
    <w:rsid w:val="00204A7F"/>
    <w:rsid w:val="00206D2A"/>
    <w:rsid w:val="00223B44"/>
    <w:rsid w:val="00223F2A"/>
    <w:rsid w:val="00226E7B"/>
    <w:rsid w:val="002272E6"/>
    <w:rsid w:val="00281F92"/>
    <w:rsid w:val="00285A6D"/>
    <w:rsid w:val="00287609"/>
    <w:rsid w:val="002963EB"/>
    <w:rsid w:val="002C4948"/>
    <w:rsid w:val="002E167D"/>
    <w:rsid w:val="002E4930"/>
    <w:rsid w:val="00305AE3"/>
    <w:rsid w:val="0033154B"/>
    <w:rsid w:val="00395536"/>
    <w:rsid w:val="00395808"/>
    <w:rsid w:val="00396786"/>
    <w:rsid w:val="003C207C"/>
    <w:rsid w:val="003E4CAD"/>
    <w:rsid w:val="00405430"/>
    <w:rsid w:val="00451887"/>
    <w:rsid w:val="00457A10"/>
    <w:rsid w:val="00466602"/>
    <w:rsid w:val="004700E2"/>
    <w:rsid w:val="0049205E"/>
    <w:rsid w:val="00494705"/>
    <w:rsid w:val="004E41F3"/>
    <w:rsid w:val="00525FC5"/>
    <w:rsid w:val="00533918"/>
    <w:rsid w:val="00542C6F"/>
    <w:rsid w:val="00551BC0"/>
    <w:rsid w:val="005628BC"/>
    <w:rsid w:val="005B0C9A"/>
    <w:rsid w:val="005B1C2A"/>
    <w:rsid w:val="005C7973"/>
    <w:rsid w:val="005F1A9F"/>
    <w:rsid w:val="005F7C9A"/>
    <w:rsid w:val="006165BA"/>
    <w:rsid w:val="00630E85"/>
    <w:rsid w:val="006347F1"/>
    <w:rsid w:val="006357FF"/>
    <w:rsid w:val="00644F40"/>
    <w:rsid w:val="00647FEA"/>
    <w:rsid w:val="006525BF"/>
    <w:rsid w:val="006560A8"/>
    <w:rsid w:val="006B04D6"/>
    <w:rsid w:val="006E5DCD"/>
    <w:rsid w:val="007078F8"/>
    <w:rsid w:val="0071497F"/>
    <w:rsid w:val="00714B8E"/>
    <w:rsid w:val="00737FBD"/>
    <w:rsid w:val="007762B8"/>
    <w:rsid w:val="00783BE4"/>
    <w:rsid w:val="0079257F"/>
    <w:rsid w:val="007A6841"/>
    <w:rsid w:val="007B49BE"/>
    <w:rsid w:val="007C5E3B"/>
    <w:rsid w:val="007D19DB"/>
    <w:rsid w:val="00841718"/>
    <w:rsid w:val="00855D9A"/>
    <w:rsid w:val="0085753A"/>
    <w:rsid w:val="008C7EDC"/>
    <w:rsid w:val="008D07A2"/>
    <w:rsid w:val="008D1C94"/>
    <w:rsid w:val="008D2898"/>
    <w:rsid w:val="00916EE6"/>
    <w:rsid w:val="00926AE8"/>
    <w:rsid w:val="009564E9"/>
    <w:rsid w:val="00957D12"/>
    <w:rsid w:val="009727C0"/>
    <w:rsid w:val="00972C94"/>
    <w:rsid w:val="009844A9"/>
    <w:rsid w:val="00990BEA"/>
    <w:rsid w:val="00996D0B"/>
    <w:rsid w:val="009C123E"/>
    <w:rsid w:val="009D7F8F"/>
    <w:rsid w:val="00A07A12"/>
    <w:rsid w:val="00A11145"/>
    <w:rsid w:val="00A15FA8"/>
    <w:rsid w:val="00A4664F"/>
    <w:rsid w:val="00A46EAC"/>
    <w:rsid w:val="00A53295"/>
    <w:rsid w:val="00A61996"/>
    <w:rsid w:val="00A67827"/>
    <w:rsid w:val="00A80674"/>
    <w:rsid w:val="00A958D4"/>
    <w:rsid w:val="00AB565C"/>
    <w:rsid w:val="00AC09C9"/>
    <w:rsid w:val="00AC5928"/>
    <w:rsid w:val="00B75D82"/>
    <w:rsid w:val="00B918E6"/>
    <w:rsid w:val="00B93B95"/>
    <w:rsid w:val="00BB635F"/>
    <w:rsid w:val="00BF2137"/>
    <w:rsid w:val="00BF30AB"/>
    <w:rsid w:val="00BF3522"/>
    <w:rsid w:val="00C07AD4"/>
    <w:rsid w:val="00C25649"/>
    <w:rsid w:val="00C674B5"/>
    <w:rsid w:val="00C82506"/>
    <w:rsid w:val="00CB2C53"/>
    <w:rsid w:val="00CC260C"/>
    <w:rsid w:val="00CF48A1"/>
    <w:rsid w:val="00D0208B"/>
    <w:rsid w:val="00D27E6E"/>
    <w:rsid w:val="00D34EE9"/>
    <w:rsid w:val="00D43ED3"/>
    <w:rsid w:val="00D44E9A"/>
    <w:rsid w:val="00D461A8"/>
    <w:rsid w:val="00D62E34"/>
    <w:rsid w:val="00D719A0"/>
    <w:rsid w:val="00D845A8"/>
    <w:rsid w:val="00D877A2"/>
    <w:rsid w:val="00D91277"/>
    <w:rsid w:val="00D9509F"/>
    <w:rsid w:val="00DB0792"/>
    <w:rsid w:val="00E43CFD"/>
    <w:rsid w:val="00E506BB"/>
    <w:rsid w:val="00E54F17"/>
    <w:rsid w:val="00E72892"/>
    <w:rsid w:val="00E769D7"/>
    <w:rsid w:val="00E77112"/>
    <w:rsid w:val="00E828E9"/>
    <w:rsid w:val="00E86EDD"/>
    <w:rsid w:val="00EA084D"/>
    <w:rsid w:val="00EB3D28"/>
    <w:rsid w:val="00EF7E2F"/>
    <w:rsid w:val="00F03ABD"/>
    <w:rsid w:val="00F05ED5"/>
    <w:rsid w:val="00F101B1"/>
    <w:rsid w:val="00F25349"/>
    <w:rsid w:val="00F40AFE"/>
    <w:rsid w:val="00F84728"/>
    <w:rsid w:val="00FB262C"/>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545BC02-09C9-4476-BA83-3AEC14656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F40AFE"/>
    <w:pPr>
      <w:numPr>
        <w:numId w:val="13"/>
      </w:numPr>
      <w:spacing w:after="0" w:line="276" w:lineRule="auto"/>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x.ac.uk/__data/assets/pdf_file/0009/58707/Equality-and-Diversity-Strategy-2013.pdf"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www.web.mdx.ac.uk/regulations/archive/regs0405/STS.HT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bbc.co.uk/bitesize/higher/business_management/business_enterprise/decision_making_business/revision/1/"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2F4D"/>
    <w:rsid w:val="006B2E25"/>
    <w:rsid w:val="00DB2F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74A2782C02497488D73D438FBE8438">
    <w:name w:val="DB74A2782C02497488D73D438FBE8438"/>
    <w:rsid w:val="00DB2F4D"/>
  </w:style>
  <w:style w:type="paragraph" w:customStyle="1" w:styleId="E0B1A6BF5DBC4709A027C0EED0D59D75">
    <w:name w:val="E0B1A6BF5DBC4709A027C0EED0D59D75"/>
    <w:rsid w:val="00DB2F4D"/>
  </w:style>
  <w:style w:type="paragraph" w:customStyle="1" w:styleId="94ECE59B2FAB4986A3F5408196E52DBC">
    <w:name w:val="94ECE59B2FAB4986A3F5408196E52DBC"/>
    <w:rsid w:val="00DB2F4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3D616-B1A2-47F1-AA98-4EB1935F6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9</Pages>
  <Words>2346</Words>
  <Characters>13374</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40</cp:revision>
  <dcterms:created xsi:type="dcterms:W3CDTF">2014-11-08T21:08:00Z</dcterms:created>
  <dcterms:modified xsi:type="dcterms:W3CDTF">2014-11-22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